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AC" w:rsidRDefault="00F01ADE" w:rsidP="0008311B">
      <w:pPr>
        <w:jc w:val="both"/>
        <w:rPr>
          <w:b/>
        </w:rPr>
      </w:pPr>
      <w:r>
        <w:rPr>
          <w:b/>
        </w:rPr>
        <w:t>An Extended Analysis of</w:t>
      </w:r>
      <w:r w:rsidR="00994DAC" w:rsidRPr="006D4304">
        <w:rPr>
          <w:b/>
        </w:rPr>
        <w:t xml:space="preserve"> Texture Descriptors to Improve the Results of </w:t>
      </w:r>
      <w:r>
        <w:rPr>
          <w:b/>
        </w:rPr>
        <w:t xml:space="preserve">Automatic </w:t>
      </w:r>
      <w:r w:rsidR="00994DAC" w:rsidRPr="006D4304">
        <w:rPr>
          <w:b/>
        </w:rPr>
        <w:t>Breast Tumor Segmentations in Ultrasound Images</w:t>
      </w:r>
    </w:p>
    <w:p w:rsidR="00F01ADE" w:rsidRPr="006D4304" w:rsidRDefault="00F01ADE" w:rsidP="0008311B">
      <w:pPr>
        <w:jc w:val="both"/>
        <w:rPr>
          <w:b/>
        </w:rPr>
      </w:pPr>
      <w:r>
        <w:rPr>
          <w:b/>
        </w:rPr>
        <w:t xml:space="preserve">Fabian Torres, </w:t>
      </w:r>
      <w:proofErr w:type="spellStart"/>
      <w:r>
        <w:rPr>
          <w:b/>
        </w:rPr>
        <w:t>Zian</w:t>
      </w:r>
      <w:proofErr w:type="spellEnd"/>
      <w:r>
        <w:rPr>
          <w:b/>
        </w:rPr>
        <w:t xml:space="preserve"> </w:t>
      </w:r>
      <w:proofErr w:type="spellStart"/>
      <w:r>
        <w:rPr>
          <w:b/>
        </w:rPr>
        <w:t>Fanti</w:t>
      </w:r>
      <w:proofErr w:type="spellEnd"/>
      <w:r>
        <w:rPr>
          <w:b/>
        </w:rPr>
        <w:t xml:space="preserve">, Fernando </w:t>
      </w:r>
      <w:proofErr w:type="spellStart"/>
      <w:r>
        <w:rPr>
          <w:b/>
        </w:rPr>
        <w:t>Arambula</w:t>
      </w:r>
      <w:proofErr w:type="spellEnd"/>
      <w:r>
        <w:rPr>
          <w:b/>
        </w:rPr>
        <w:t>, Ping-Lang Yen</w:t>
      </w:r>
    </w:p>
    <w:p w:rsidR="00994DAC" w:rsidRPr="006D4304" w:rsidRDefault="00994DAC" w:rsidP="0008311B">
      <w:pPr>
        <w:jc w:val="both"/>
        <w:rPr>
          <w:b/>
        </w:rPr>
      </w:pPr>
      <w:r w:rsidRPr="006D4304">
        <w:rPr>
          <w:b/>
        </w:rPr>
        <w:t>Abstract</w:t>
      </w:r>
    </w:p>
    <w:p w:rsidR="00994DAC" w:rsidRDefault="00994DAC" w:rsidP="0008311B">
      <w:pPr>
        <w:jc w:val="both"/>
      </w:pPr>
      <w:r>
        <w:t>Texture analysis in ultrasound images has been widely used in the medical field to extract relevant information that may help to differentiate several pathologies from healthy tissue, such as breast cancer. Some texture descriptors have been used to improve the results of breast tumor segmentations in ultrasound images. We present an evaluation of the ability of different texture descriptors to enhance the contrast between breast tumors and healthy tissue</w:t>
      </w:r>
      <w:r w:rsidR="00FF421B">
        <w:t xml:space="preserve"> in ultrasound images</w:t>
      </w:r>
      <w:r>
        <w:t xml:space="preserve"> and how they affect the segmentation results. In this work we evaluate descriptors extracted from the analysis of the histogram, co-occurrence and run-length matrices. The contrast between the tumor region and healthy tissue was evaluated using the signal to noise ratio (SNR), contrast to noise ratio (CNR), </w:t>
      </w:r>
      <w:r w:rsidR="00835C06">
        <w:t xml:space="preserve">histogram intersection and </w:t>
      </w:r>
      <w:proofErr w:type="spellStart"/>
      <w:r w:rsidR="00835C06">
        <w:t>Minkowski</w:t>
      </w:r>
      <w:proofErr w:type="spellEnd"/>
      <w:r w:rsidR="00835C06">
        <w:t>-form Distance between the tumor region and healthy tissue histograms</w:t>
      </w:r>
      <w:r>
        <w:t xml:space="preserve">. We implement a probabilistic segmentation method in order to evaluate the changes in the accuracy, </w:t>
      </w:r>
      <w:r w:rsidR="00BE4DF5">
        <w:t>sensitivity</w:t>
      </w:r>
      <w:r>
        <w:t>, specificity, positive predictive value (PPV) and negative predicted value (NPV) of the method when using different texture descriptors</w:t>
      </w:r>
      <w:r w:rsidR="00F01ADE">
        <w:t>, where the Short Run Emphasis of the run-length matrix had better results with values of 91.02</w:t>
      </w:r>
      <w:r w:rsidR="00147CFD">
        <w:t xml:space="preserve">%, 88.58%, </w:t>
      </w:r>
      <w:proofErr w:type="gramStart"/>
      <w:r w:rsidR="00147CFD">
        <w:t>96.89</w:t>
      </w:r>
      <w:proofErr w:type="gramEnd"/>
      <w:r w:rsidR="00147CFD">
        <w:t>%, 96.34% and 89.1</w:t>
      </w:r>
      <w:r w:rsidR="00F01ADE">
        <w:t>6% respectively</w:t>
      </w:r>
      <w:r>
        <w:t>.</w:t>
      </w:r>
      <w:r w:rsidR="003C68B9">
        <w:t xml:space="preserve"> The mean of the histogram as texture descriptor also showed good results in the segmentation and has the advantage of low computational cost compared with the run-length and co-occurrence texture descriptors.</w:t>
      </w:r>
      <w:r>
        <w:t xml:space="preserve">  </w:t>
      </w:r>
    </w:p>
    <w:p w:rsidR="00972FC1" w:rsidRPr="00972FC1" w:rsidRDefault="00972FC1" w:rsidP="0008311B">
      <w:pPr>
        <w:jc w:val="both"/>
      </w:pPr>
      <w:r>
        <w:rPr>
          <w:b/>
        </w:rPr>
        <w:t xml:space="preserve">Keywords: </w:t>
      </w:r>
      <w:r>
        <w:t>ultrasound, texture analysis, breast tumor segmentation, image contrast enhancement</w:t>
      </w:r>
    </w:p>
    <w:p w:rsidR="00994DAC" w:rsidRPr="006D4304" w:rsidRDefault="00994DAC" w:rsidP="0008311B">
      <w:pPr>
        <w:jc w:val="both"/>
        <w:rPr>
          <w:b/>
        </w:rPr>
      </w:pPr>
      <w:r w:rsidRPr="006D4304">
        <w:rPr>
          <w:b/>
        </w:rPr>
        <w:t>Introduction</w:t>
      </w:r>
    </w:p>
    <w:p w:rsidR="00994DAC" w:rsidRDefault="00994DAC" w:rsidP="0008311B">
      <w:pPr>
        <w:jc w:val="both"/>
      </w:pPr>
      <w:r>
        <w:t>Since breast cancer has become the number one cause of death among women around the world, it is important to have 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Although biopsy is the gold standard for cancer diagnosis, minimal invasion methods for diagnosis are preferred in order to reduce further complications; for this reason, several diagnostic methods using ultra</w:t>
      </w:r>
      <w:r w:rsidR="003D4F00">
        <w:t>sound images have been proposed.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 xml:space="preserve">, but </w:t>
      </w:r>
      <w:r w:rsidR="00F01ADE">
        <w:t>t</w:t>
      </w:r>
      <w:r>
        <w:t>he visualization of lesions in ultrasound breast images is a difficult task due to some intrinsic characteristics of the images like speckle, ac</w:t>
      </w:r>
      <w:r w:rsidR="006C1FD4">
        <w:t>oustic shadows and blurry edges</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w:t>
      </w:r>
    </w:p>
    <w:p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y referred as a kind of texture</w:t>
      </w:r>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a good breast tumor segmentation method in ultrasound images should take into account texture features in order to differentiate tumors from other objects with similar gray intensities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but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xml:space="preserve">, but these descriptors </w:t>
      </w:r>
      <w:r>
        <w:lastRenderedPageBreak/>
        <w:t>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t xml:space="preserve">. For this reason, it is important to evaluate which texture descriptor is the one that improves the outcome of </w:t>
      </w:r>
      <w:r w:rsidR="00926786">
        <w:t>a</w:t>
      </w:r>
      <w:r>
        <w:t xml:space="preserve"> segmentation method. </w:t>
      </w:r>
      <w:r w:rsidR="00CC2C61">
        <w:t>Here we do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healthy tissue and tumors in breast ultrasound images.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segmentation by increasing the visualization of the tumor region in ultrasound</w:t>
      </w:r>
      <w:r w:rsidR="0042552E">
        <w:t xml:space="preserve"> images</w:t>
      </w:r>
      <w:r>
        <w:t xml:space="preserve">, there is no </w:t>
      </w:r>
      <w:r w:rsidR="00CC2C61">
        <w:t xml:space="preserve">related </w:t>
      </w:r>
      <w:r>
        <w:t>work that evaluat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 also</w:t>
      </w:r>
      <w:r>
        <w:t xml:space="preserve"> evaluate the ability of these descriptors to improve the segmentation results; we implemented a probabilistic segmentation method based on the work of </w:t>
      </w:r>
      <w:proofErr w:type="spellStart"/>
      <w:r>
        <w:t>Madabushi</w:t>
      </w:r>
      <w:proofErr w:type="spellEnd"/>
      <w:r>
        <w:t xml:space="preserve">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 the accuracy, </w:t>
      </w:r>
      <w:r w:rsidR="00BE4DF5">
        <w:t>sensitivity</w:t>
      </w:r>
      <w:r>
        <w:t xml:space="preserve">, specificity, positive predictive value (PPV) and negative predicted value (NPV) of the method when using different texture descriptors.  </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rsidR="00994DAC" w:rsidRDefault="00994DAC" w:rsidP="0008311B">
      <w:pPr>
        <w:jc w:val="both"/>
      </w:pPr>
      <w:r>
        <w:t>First-order texture descriptors are extracted from the original image values; they do not consider the spatial relatio</w:t>
      </w:r>
      <w:r w:rsidR="005A34F9">
        <w:t>nships with neighborhood pixels</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t>. The most frequently used first-order texture descriptors are c</w:t>
      </w:r>
      <w:r w:rsidR="005A34F9">
        <w:t>entral moments of the histogram</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These descriptors have been used for the 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sidR="005A34F9" w:rsidRPr="005A34F9">
        <w:t>et al</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6C1FD4" w:rsidRPr="006C1FD4">
        <w:rPr>
          <w:noProof/>
          <w:vertAlign w:val="superscript"/>
        </w:rPr>
        <w:t>14</w:t>
      </w:r>
      <w:r>
        <w:fldChar w:fldCharType="end"/>
      </w:r>
      <w:r>
        <w:t xml:space="preserve">. Other descriptors extracted from the image original </w:t>
      </w:r>
      <w:r w:rsidR="000373F7">
        <w:t>intensity values have been used;</w:t>
      </w:r>
      <w:r w:rsidR="005A34F9">
        <w:t xml:space="preserve"> </w:t>
      </w:r>
      <w:r>
        <w:t>the difference of the intensity of each pixel with the mean of its neighborhood</w:t>
      </w:r>
      <w:r w:rsidR="00DE1928">
        <w:t xml:space="preserve"> </w:t>
      </w:r>
      <w:r w:rsidR="000373F7">
        <w:t xml:space="preserve">is used </w:t>
      </w:r>
      <w:r w:rsidR="00DE1928">
        <w:t xml:space="preserve">as </w:t>
      </w:r>
      <w:r w:rsidR="000373F7">
        <w:t xml:space="preserve">a </w:t>
      </w:r>
      <w:r w:rsidR="00DE1928">
        <w:t>texture descriptor</w:t>
      </w:r>
      <w:r w:rsidR="005A34F9">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rsidR="00767FB2" w:rsidRDefault="004A11AA" w:rsidP="0008311B">
      <w:pPr>
        <w:jc w:val="both"/>
      </w:pPr>
      <w:r>
        <w:lastRenderedPageBreak/>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w:t>
      </w:r>
      <w:r w:rsidR="0054365E">
        <w:t>Second-order texture descriptors computed from the analysis of the co-occurrence matrices have been proposed by Haralick</w:t>
      </w:r>
      <w:r w:rsidR="00751605">
        <w:fldChar w:fldCharType="begin" w:fldLock="1"/>
      </w:r>
      <w:r w:rsidR="00751605">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751605">
        <w:fldChar w:fldCharType="separate"/>
      </w:r>
      <w:r w:rsidR="00751605" w:rsidRPr="006C1FD4">
        <w:rPr>
          <w:noProof/>
          <w:vertAlign w:val="superscript"/>
        </w:rPr>
        <w:t>15</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rsidR="00835C06" w:rsidRPr="004163D9" w:rsidRDefault="0008311B" w:rsidP="00767FB2">
      <w:pPr>
        <w:jc w:val="both"/>
        <w:rPr>
          <w:color w:val="FF0000"/>
        </w:rPr>
      </w:pPr>
      <w:r>
        <w:t>Another method to characterize texture that also takes into account the spatial relationship between pixels is based on run lengths of image gray-levels</w:t>
      </w:r>
      <w:r w:rsidR="009962DC">
        <w:t>, where the run-length matrix of an image is defined as the number of runs with pixels of equal gray level and a given run-length</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5A34F9">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6&lt;/sup&gt;", "plainTextFormattedCitation" : "16", "previouslyFormattedCitation" : "&lt;sup&gt;16&lt;/sup&gt;" }, "properties" : { "noteIndex" : 0 }, "schema" : "https://github.com/citation-style-language/schema/raw/master/csl-citation.json" }</w:instrText>
      </w:r>
      <w:r w:rsidR="00D16CA2">
        <w:fldChar w:fldCharType="separate"/>
      </w:r>
      <w:r w:rsidR="006C1FD4" w:rsidRPr="006C1FD4">
        <w:rPr>
          <w:noProof/>
          <w:vertAlign w:val="superscript"/>
        </w:rPr>
        <w:t>16</w:t>
      </w:r>
      <w:r w:rsidR="00D16CA2">
        <w:fldChar w:fldCharType="end"/>
      </w:r>
      <w:r w:rsidR="00D16CA2">
        <w:t xml:space="preserve"> </w:t>
      </w:r>
      <w:r w:rsidR="00F15E41">
        <w:t>that there is rich texture information contained in this matrices</w:t>
      </w:r>
      <w:r>
        <w:t>. Galloway</w:t>
      </w:r>
      <w:r w:rsidR="00751605">
        <w:fldChar w:fldCharType="begin" w:fldLock="1"/>
      </w:r>
      <w:r w:rsidR="00751605">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7&lt;/sup&gt;", "plainTextFormattedCitation" : "17", "previouslyFormattedCitation" : "&lt;sup&gt;17&lt;/sup&gt;" }, "properties" : { "noteIndex" : 0 }, "schema" : "https://github.com/citation-style-language/schema/raw/master/csl-citation.json" }</w:instrText>
      </w:r>
      <w:r w:rsidR="00751605">
        <w:fldChar w:fldCharType="separate"/>
      </w:r>
      <w:r w:rsidR="00751605" w:rsidRPr="006C1FD4">
        <w:rPr>
          <w:noProof/>
          <w:vertAlign w:val="superscript"/>
        </w:rPr>
        <w:t>17</w:t>
      </w:r>
      <w:r w:rsidR="00751605">
        <w:fldChar w:fldCharType="end"/>
      </w:r>
      <w:r>
        <w:t xml:space="preserve"> proposed five texture descriptors based on the an</w:t>
      </w:r>
      <w:r w:rsidR="00751605">
        <w:t>alysis of run-length matrices</w:t>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w:t>
      </w:r>
      <w:r w:rsidR="00D16CA2">
        <w:t xml:space="preserve">successfully </w:t>
      </w:r>
      <w:r>
        <w:t>use</w:t>
      </w:r>
      <w:r w:rsidR="00D16CA2">
        <w:t>d</w:t>
      </w:r>
      <w:r>
        <w:t xml:space="preserve"> for the classification of bre</w:t>
      </w:r>
      <w:r w:rsidR="00751605">
        <w:t>ast tumors in ultrasound images</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4,18,19&lt;/sup&gt;", "plainTextFormattedCitation" : "14,18,19", "previouslyFormattedCitation" : "&lt;sup&gt;14,18,19&lt;/sup&gt;" }, "properties" : { "noteIndex" : 0 }, "schema" : "https://github.com/citation-style-language/schema/raw/master/csl-citation.json" }</w:instrText>
      </w:r>
      <w:r>
        <w:fldChar w:fldCharType="separate"/>
      </w:r>
      <w:r w:rsidR="006C1FD4" w:rsidRPr="006C1FD4">
        <w:rPr>
          <w:noProof/>
          <w:vertAlign w:val="superscript"/>
        </w:rPr>
        <w:t>14,18,19</w:t>
      </w:r>
      <w:r>
        <w:fldChar w:fldCharType="end"/>
      </w:r>
      <w:r>
        <w:t>.</w:t>
      </w:r>
      <w:r w:rsidR="003775DB">
        <w:t xml:space="preserve"> </w:t>
      </w:r>
    </w:p>
    <w:p w:rsidR="002C0745" w:rsidRDefault="008E44C8" w:rsidP="0008311B">
      <w:pPr>
        <w:jc w:val="both"/>
      </w:pPr>
      <w:r>
        <w:t>Table 1 list the texture descriptors evaluated in this work</w:t>
      </w:r>
      <w:r w:rsidR="00767FB2">
        <w:t xml:space="preserve"> extracted from histogram, co-occurrence and run-length statistics</w:t>
      </w:r>
      <w:r>
        <w:t>.</w:t>
      </w:r>
    </w:p>
    <w:p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proofErr w:type="gramStart"/>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roofErr w:type="gramEnd"/>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First order</w:t>
            </w:r>
          </w:p>
        </w:tc>
        <w:tc>
          <w:tcPr>
            <w:tcW w:w="2603" w:type="dxa"/>
          </w:tcPr>
          <w:p w:rsidR="00B86E47" w:rsidRPr="00C469B1" w:rsidRDefault="00B86E47" w:rsidP="0008311B">
            <w:pPr>
              <w:jc w:val="both"/>
              <w:rPr>
                <w:sz w:val="18"/>
                <w:szCs w:val="18"/>
              </w:rPr>
            </w:pPr>
            <w:r w:rsidRPr="00C469B1">
              <w:rPr>
                <w:sz w:val="18"/>
                <w:szCs w:val="18"/>
              </w:rPr>
              <w:t xml:space="preserve">Mean </w:t>
            </w:r>
          </w:p>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Kurtosis</w:t>
            </w:r>
          </w:p>
          <w:p w:rsidR="00B86E47" w:rsidRPr="00C469B1" w:rsidRDefault="00B86E47" w:rsidP="0008311B">
            <w:pPr>
              <w:jc w:val="both"/>
              <w:rPr>
                <w:sz w:val="18"/>
                <w:szCs w:val="18"/>
              </w:rPr>
            </w:pPr>
            <w:proofErr w:type="spellStart"/>
            <w:r w:rsidRPr="00C469B1">
              <w:rPr>
                <w:sz w:val="18"/>
                <w:szCs w:val="18"/>
              </w:rPr>
              <w:t>Skewness</w:t>
            </w:r>
            <w:proofErr w:type="spellEnd"/>
          </w:p>
          <w:p w:rsidR="00B86E47" w:rsidRPr="00C469B1" w:rsidRDefault="00B86E47" w:rsidP="0008311B">
            <w:pPr>
              <w:jc w:val="both"/>
              <w:rPr>
                <w:sz w:val="18"/>
                <w:szCs w:val="18"/>
              </w:rPr>
            </w:pPr>
            <w:r w:rsidRPr="00C469B1">
              <w:rPr>
                <w:sz w:val="18"/>
                <w:szCs w:val="18"/>
              </w:rPr>
              <w:t>Mean Difference</w:t>
            </w:r>
          </w:p>
        </w:tc>
        <w:tc>
          <w:tcPr>
            <w:tcW w:w="2694" w:type="dxa"/>
          </w:tcPr>
          <w:p w:rsidR="00B86E47" w:rsidRPr="00C469B1" w:rsidRDefault="00514D95" w:rsidP="0008311B">
            <w:pPr>
              <w:jc w:val="both"/>
              <w:rPr>
                <w:sz w:val="18"/>
                <w:szCs w:val="18"/>
                <w:lang w:val="es-ES"/>
              </w:rPr>
            </w:pPr>
            <w:proofErr w:type="spellStart"/>
            <w:r w:rsidRPr="00514D95">
              <w:rPr>
                <w:sz w:val="18"/>
                <w:szCs w:val="18"/>
                <w:lang w:val="es-ES"/>
              </w:rPr>
              <w:t>Huang</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Huang</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rsidR="00B86E47" w:rsidRPr="00C469B1" w:rsidRDefault="00514D95" w:rsidP="006C1FD4">
            <w:pPr>
              <w:jc w:val="both"/>
              <w:rPr>
                <w:sz w:val="18"/>
                <w:szCs w:val="18"/>
              </w:rPr>
            </w:pPr>
            <w:proofErr w:type="spellStart"/>
            <w:r>
              <w:rPr>
                <w:sz w:val="18"/>
                <w:szCs w:val="18"/>
              </w:rPr>
              <w:t>Madabhushi</w:t>
            </w:r>
            <w:proofErr w:type="spellEnd"/>
            <w:r>
              <w:rPr>
                <w:sz w:val="18"/>
                <w:szCs w:val="18"/>
              </w:rPr>
              <w:t xml:space="preserve">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Co-occurrence</w:t>
            </w:r>
          </w:p>
        </w:tc>
        <w:tc>
          <w:tcPr>
            <w:tcW w:w="2603" w:type="dxa"/>
          </w:tcPr>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Contrast</w:t>
            </w:r>
          </w:p>
          <w:p w:rsidR="00B86E47" w:rsidRPr="00C469B1" w:rsidRDefault="00B86E47" w:rsidP="0008311B">
            <w:pPr>
              <w:jc w:val="both"/>
              <w:rPr>
                <w:sz w:val="18"/>
                <w:szCs w:val="18"/>
              </w:rPr>
            </w:pPr>
            <w:r w:rsidRPr="00C469B1">
              <w:rPr>
                <w:sz w:val="18"/>
                <w:szCs w:val="18"/>
              </w:rPr>
              <w:t>Homogeneity</w:t>
            </w:r>
          </w:p>
          <w:p w:rsidR="00B86E47" w:rsidRPr="00C469B1" w:rsidRDefault="00B86E47" w:rsidP="0008311B">
            <w:pPr>
              <w:jc w:val="both"/>
              <w:rPr>
                <w:sz w:val="18"/>
                <w:szCs w:val="18"/>
              </w:rPr>
            </w:pPr>
            <w:r w:rsidRPr="00C469B1">
              <w:rPr>
                <w:sz w:val="18"/>
                <w:szCs w:val="18"/>
              </w:rPr>
              <w:t>Energy</w:t>
            </w:r>
          </w:p>
          <w:p w:rsidR="00B86E47" w:rsidRPr="00C469B1" w:rsidRDefault="00B86E47" w:rsidP="0008311B">
            <w:pPr>
              <w:jc w:val="both"/>
              <w:rPr>
                <w:sz w:val="18"/>
                <w:szCs w:val="18"/>
              </w:rPr>
            </w:pPr>
            <w:r w:rsidRPr="00C469B1">
              <w:rPr>
                <w:sz w:val="18"/>
                <w:szCs w:val="18"/>
              </w:rPr>
              <w:t>Variance</w:t>
            </w:r>
          </w:p>
        </w:tc>
        <w:tc>
          <w:tcPr>
            <w:tcW w:w="2694" w:type="dxa"/>
          </w:tcPr>
          <w:p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w:t>
            </w:r>
            <w:r w:rsidRPr="00514D95">
              <w:rPr>
                <w:sz w:val="18"/>
                <w:szCs w:val="18"/>
                <w:lang w:val="es-ES"/>
              </w:rPr>
              <w:t xml:space="preserve">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w:t>
            </w:r>
            <w:r w:rsidRPr="00514D95">
              <w:rPr>
                <w:sz w:val="18"/>
                <w:szCs w:val="18"/>
                <w:lang w:val="es-ES"/>
              </w:rPr>
              <w:t xml:space="preserve">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6C1FD4">
            <w:pPr>
              <w:jc w:val="both"/>
              <w:rPr>
                <w:sz w:val="18"/>
                <w:szCs w:val="18"/>
              </w:rPr>
            </w:pPr>
            <w:r>
              <w:rPr>
                <w:sz w:val="18"/>
                <w:szCs w:val="18"/>
              </w:rPr>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9B52D8" w:rsidTr="00B86E47">
        <w:trPr>
          <w:jc w:val="center"/>
        </w:trPr>
        <w:tc>
          <w:tcPr>
            <w:tcW w:w="1900" w:type="dxa"/>
          </w:tcPr>
          <w:p w:rsidR="00B86E47" w:rsidRPr="00C469B1" w:rsidRDefault="00B86E47" w:rsidP="0008311B">
            <w:pPr>
              <w:jc w:val="both"/>
              <w:rPr>
                <w:sz w:val="18"/>
                <w:szCs w:val="18"/>
              </w:rPr>
            </w:pPr>
            <w:r w:rsidRPr="00C469B1">
              <w:rPr>
                <w:sz w:val="18"/>
                <w:szCs w:val="18"/>
              </w:rPr>
              <w:t>Run-length</w:t>
            </w:r>
          </w:p>
        </w:tc>
        <w:tc>
          <w:tcPr>
            <w:tcW w:w="2603" w:type="dxa"/>
          </w:tcPr>
          <w:p w:rsidR="00B86E47" w:rsidRPr="00C469B1" w:rsidRDefault="00B86E47" w:rsidP="0008311B">
            <w:pPr>
              <w:jc w:val="both"/>
              <w:rPr>
                <w:sz w:val="18"/>
                <w:szCs w:val="18"/>
              </w:rPr>
            </w:pPr>
            <w:r w:rsidRPr="00C469B1">
              <w:rPr>
                <w:sz w:val="18"/>
                <w:szCs w:val="18"/>
              </w:rPr>
              <w:t>Short Run Emphasis</w:t>
            </w:r>
          </w:p>
          <w:p w:rsidR="00B86E47" w:rsidRPr="00C469B1" w:rsidRDefault="00B86E47" w:rsidP="0008311B">
            <w:pPr>
              <w:jc w:val="both"/>
              <w:rPr>
                <w:sz w:val="18"/>
                <w:szCs w:val="18"/>
              </w:rPr>
            </w:pPr>
            <w:r w:rsidRPr="00C469B1">
              <w:rPr>
                <w:sz w:val="18"/>
                <w:szCs w:val="18"/>
              </w:rPr>
              <w:t>Long Run Emphasis</w:t>
            </w:r>
          </w:p>
          <w:p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w:t>
            </w:r>
            <w:r w:rsidRPr="00514D95">
              <w:rPr>
                <w:sz w:val="18"/>
                <w:szCs w:val="18"/>
                <w:lang w:val="es-ES"/>
              </w:rPr>
              <w:t xml:space="preserve"> </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p w:rsidR="00B86E47" w:rsidRPr="00C469B1" w:rsidRDefault="00514D95" w:rsidP="006C1FD4">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w:t>
            </w:r>
            <w:r w:rsidRPr="00E4319B">
              <w:rPr>
                <w:sz w:val="18"/>
                <w:szCs w:val="18"/>
                <w:lang w:val="es-ES"/>
              </w:rPr>
              <w:t xml:space="preserve"> </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tc>
      </w:tr>
    </w:tbl>
    <w:p w:rsidR="00767FB2" w:rsidRDefault="00767FB2" w:rsidP="0008311B">
      <w:pPr>
        <w:jc w:val="both"/>
        <w:rPr>
          <w:lang w:val="es-ES"/>
        </w:rPr>
      </w:pPr>
    </w:p>
    <w:p w:rsidR="006D4304" w:rsidRPr="00716FAE" w:rsidRDefault="00716FAE" w:rsidP="0008311B">
      <w:pPr>
        <w:jc w:val="both"/>
        <w:rPr>
          <w:b/>
        </w:rPr>
      </w:pPr>
      <w:r w:rsidRPr="00716FAE">
        <w:rPr>
          <w:b/>
        </w:rPr>
        <w:t>Segmentation Method</w:t>
      </w:r>
    </w:p>
    <w:p w:rsidR="00716FAE" w:rsidRDefault="00716FAE" w:rsidP="0008311B">
      <w:pPr>
        <w:jc w:val="both"/>
      </w:pPr>
      <w:r>
        <w:t>Because of inherent artifacts in breast ultrasound images such as speckle and blurry edges, the segmentatio</w:t>
      </w:r>
      <w:r w:rsidR="00751605">
        <w:t>n of tumors is not an easy task</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Several work</w:t>
      </w:r>
      <w:r w:rsidR="00822616">
        <w:t>s</w:t>
      </w:r>
      <w:r>
        <w:t xml:space="preserve"> have been done in order to create semi-automatic and automatic methods. Based on the literature, these methods can be divided in two </w:t>
      </w:r>
      <w:r>
        <w:lastRenderedPageBreak/>
        <w:t xml:space="preserve">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w:t>
      </w:r>
      <w:r w:rsidR="002A3BAB">
        <w:t>putational cost and usually use</w:t>
      </w:r>
      <w:r>
        <w:t xml:space="preserve"> only gray-level intensities of the pixel</w:t>
      </w:r>
      <w:r w:rsidR="00822616">
        <w:t>s</w:t>
      </w:r>
      <w:r w:rsidR="00751605">
        <w:t xml:space="preserve"> to segment de image</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0&lt;/sup&gt;", "plainTextFormattedCitation" : "3,7,20", "previouslyFormattedCitation" : "&lt;sup&gt;3,7,20&lt;/sup&gt;" }, "properties" : { "noteIndex" : 0 }, "schema" : "https://github.com/citation-style-language/schema/raw/master/csl-citation.json" }</w:instrText>
      </w:r>
      <w:r>
        <w:fldChar w:fldCharType="separate"/>
      </w:r>
      <w:r w:rsidR="006C1FD4" w:rsidRPr="006C1FD4">
        <w:rPr>
          <w:noProof/>
          <w:vertAlign w:val="superscript"/>
        </w:rPr>
        <w:t>3,7,20</w:t>
      </w:r>
      <w:r>
        <w:fldChar w:fldCharType="end"/>
      </w:r>
      <w:r>
        <w:t>. The classifier based methods are more robust</w:t>
      </w:r>
      <w:r w:rsidR="00767FB2">
        <w:t xml:space="preserve"> since they use more than one fea</w:t>
      </w:r>
      <w:r>
        <w:t xml:space="preserve">ture for classification, but the implementation and the computational cost increments considerably compared with </w:t>
      </w:r>
      <w:proofErr w:type="spellStart"/>
      <w:r>
        <w:t>thresholding</w:t>
      </w:r>
      <w:proofErr w:type="spellEnd"/>
      <w:r>
        <w:t xml:space="preserve"> based methods</w:t>
      </w:r>
      <w:r w:rsidR="00A22A3B">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1&lt;/sup&gt;", "plainTextFormattedCitation" : "1,6,9,21", "previouslyFormattedCitation" : "&lt;sup&gt;1,6,9,21&lt;/sup&gt;" }, "properties" : { "noteIndex" : 0 }, "schema" : "https://github.com/citation-style-language/schema/raw/master/csl-citation.json" }</w:instrText>
      </w:r>
      <w:r w:rsidR="00A22A3B">
        <w:fldChar w:fldCharType="separate"/>
      </w:r>
      <w:r w:rsidR="006C1FD4" w:rsidRPr="006C1FD4">
        <w:rPr>
          <w:noProof/>
          <w:vertAlign w:val="superscript"/>
        </w:rPr>
        <w:t>1,6,9,21</w:t>
      </w:r>
      <w:r w:rsidR="00A22A3B">
        <w:fldChar w:fldCharType="end"/>
      </w:r>
      <w:r>
        <w:t>.</w:t>
      </w:r>
      <w:r w:rsidR="00033647">
        <w:t xml:space="preserve"> The image features used for classifier based methods should be appropriately selected according to the application, texture information might be suitable for ultrasound images </w:t>
      </w:r>
      <w:r w:rsidR="00033647">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033647">
        <w:fldChar w:fldCharType="separate"/>
      </w:r>
      <w:r w:rsidR="006C1FD4" w:rsidRPr="006C1FD4">
        <w:rPr>
          <w:noProof/>
          <w:vertAlign w:val="superscript"/>
        </w:rPr>
        <w:t>3</w:t>
      </w:r>
      <w:r w:rsidR="00033647">
        <w:fldChar w:fldCharType="end"/>
      </w:r>
      <w:r w:rsidR="00033647">
        <w:t>.</w:t>
      </w:r>
    </w:p>
    <w:p w:rsidR="00A22A3B" w:rsidRDefault="00A22A3B" w:rsidP="0008311B">
      <w:pPr>
        <w:jc w:val="both"/>
      </w:pPr>
      <w:r>
        <w:t xml:space="preserve">In this paper we implemented an automatic segmentation method based on the one proposed </w:t>
      </w:r>
      <w:r w:rsidR="00751605">
        <w:t xml:space="preserve">by </w:t>
      </w:r>
      <w:proofErr w:type="spellStart"/>
      <w:r w:rsidR="00751605">
        <w:t>Madabhushi</w:t>
      </w:r>
      <w:proofErr w:type="spellEnd"/>
      <w:r w:rsidR="00751605">
        <w:t xml:space="preserve">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proofErr w:type="spellStart"/>
      <w:r w:rsidRPr="00A22A3B">
        <w:rPr>
          <w:i/>
        </w:rPr>
        <w:t>pdf</w:t>
      </w:r>
      <w:proofErr w:type="spellEnd"/>
      <w:r>
        <w:t>) are constructed using the gray-level intensity and texture features from</w:t>
      </w:r>
      <w:r w:rsidR="00C76AFE">
        <w:t xml:space="preserve"> previously segmented </w:t>
      </w:r>
      <w:r w:rsidR="002A3BAB">
        <w:t>tumors;</w:t>
      </w:r>
      <w:r w:rsidR="00C76AFE">
        <w:t xml:space="preserve"> the joint probability of the two </w:t>
      </w:r>
      <w:proofErr w:type="spellStart"/>
      <w:r w:rsidR="00C76AFE" w:rsidRPr="00C76AFE">
        <w:rPr>
          <w:i/>
        </w:rPr>
        <w:t>pdfs</w:t>
      </w:r>
      <w:proofErr w:type="spellEnd"/>
      <w:r w:rsidR="00C76AFE">
        <w:t xml:space="preserve"> is computed as the pixel probability to belong to a tumor.</w:t>
      </w:r>
    </w:p>
    <w:p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 method</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0,21&lt;/sup&gt;", "plainTextFormattedCitation" : "3,20,21", "previouslyFormattedCitation" : "&lt;sup&gt;3,20,21&lt;/sup&gt;" }, "properties" : { "noteIndex" : 0 }, "schema" : "https://github.com/citation-style-language/schema/raw/master/csl-citation.json" }</w:instrText>
      </w:r>
      <w:r>
        <w:fldChar w:fldCharType="separate"/>
      </w:r>
      <w:r w:rsidR="006C1FD4" w:rsidRPr="006C1FD4">
        <w:rPr>
          <w:noProof/>
          <w:vertAlign w:val="superscript"/>
        </w:rPr>
        <w:t>3,20,21</w:t>
      </w:r>
      <w:r>
        <w:fldChar w:fldCharType="end"/>
      </w:r>
      <w:r>
        <w:t xml:space="preserve">, but </w:t>
      </w:r>
      <w:proofErr w:type="spellStart"/>
      <w:r>
        <w:t>Madabushi</w:t>
      </w:r>
      <w:proofErr w:type="spellEnd"/>
      <w:r>
        <w:t xml:space="preserve">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 xml:space="preserve">a Butterworth filter was used by </w:t>
      </w:r>
      <w:proofErr w:type="spellStart"/>
      <w:r w:rsidR="00751605">
        <w:t>Madabhushi</w:t>
      </w:r>
      <w:proofErr w:type="spellEnd"/>
      <w:r w:rsidR="00751605">
        <w:t xml:space="preserve">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w:t>
      </w:r>
      <w:proofErr w:type="spellStart"/>
      <w:r>
        <w:t>Abd</w:t>
      </w:r>
      <w:proofErr w:type="spellEnd"/>
      <w:r>
        <w:t xml:space="preserve"> </w:t>
      </w:r>
      <w:r w:rsidR="00751605" w:rsidRPr="00751605">
        <w:t>et al</w:t>
      </w:r>
      <w:r w:rsidR="00751605">
        <w:fldChar w:fldCharType="begin" w:fldLock="1"/>
      </w:r>
      <w:r w:rsidR="00751605">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2&lt;/sup&gt;", "plainTextFormattedCitation" : "22", "previouslyFormattedCitation" : "&lt;sup&gt;22&lt;/sup&gt;" }, "properties" : { "noteIndex" : 0 }, "schema" : "https://github.com/citation-style-language/schema/raw/master/csl-citation.json" }</w:instrText>
      </w:r>
      <w:r w:rsidR="00751605">
        <w:fldChar w:fldCharType="separate"/>
      </w:r>
      <w:r w:rsidR="00751605" w:rsidRPr="006C1FD4">
        <w:rPr>
          <w:noProof/>
          <w:vertAlign w:val="superscript"/>
        </w:rPr>
        <w:t>22</w:t>
      </w:r>
      <w:r w:rsidR="00751605">
        <w:fldChar w:fldCharType="end"/>
      </w:r>
      <w:r w:rsidR="00751605">
        <w:t xml:space="preserve"> </w:t>
      </w:r>
      <w:r w:rsidR="00751605">
        <w:t>probe</w:t>
      </w:r>
      <w:r>
        <w:t xml:space="preserve"> that the Gaussian Anisotropic Filter has better results in ultrasound images since it preserves boundaries. </w:t>
      </w:r>
      <w:r w:rsidR="00777EE0">
        <w:t>Based on this, we implement</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 xml:space="preserve">using </w:t>
      </w:r>
      <w:proofErr w:type="gramStart"/>
      <w:r w:rsidR="00777EE0">
        <w:t>a</w:t>
      </w:r>
      <w:r w:rsidR="008E44C8">
        <w:t xml:space="preserve"> </w:t>
      </w:r>
      <w:r>
        <w:t>histogram</w:t>
      </w:r>
      <w:proofErr w:type="gramEnd"/>
      <w:r>
        <w:t xml:space="preserve">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5A34F9">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8E0457">
        <w:fldChar w:fldCharType="separate"/>
      </w:r>
      <w:r w:rsidR="006C1FD4" w:rsidRPr="006C1FD4">
        <w:rPr>
          <w:noProof/>
          <w:vertAlign w:val="superscript"/>
        </w:rPr>
        <w:t>19</w:t>
      </w:r>
      <w:r w:rsidR="008E0457">
        <w:fldChar w:fldCharType="end"/>
      </w:r>
      <w:r w:rsidR="008E0457">
        <w:t>, t</w:t>
      </w:r>
      <w:r>
        <w:t>he texture image was computed from the original image without any pre</w:t>
      </w:r>
      <w:r w:rsidR="008250DE">
        <w:t>-</w:t>
      </w:r>
      <w:r>
        <w:t>processing step to avoid elimination of any texture related information.</w:t>
      </w:r>
    </w:p>
    <w:p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822616">
        <w:t>,</w:t>
      </w:r>
      <w:r>
        <w:t xml:space="preserve"> the method use a region growing algorithm on the probability image to obtain the region that belongs to the tumor.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values between 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t>threshold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751605">
        <w:t>; s</w:t>
      </w:r>
      <w:r>
        <w:t xml:space="preserve">econd, the immediate neighborhood of the pixel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should </w:t>
      </w:r>
      <w:r w:rsidR="00751605">
        <w:t>intersect with the tumor region;</w:t>
      </w:r>
      <w:r w:rsidR="002A3BAB">
        <w:t xml:space="preserve"> </w:t>
      </w:r>
      <w:r w:rsidR="00751605">
        <w:t>t</w:t>
      </w:r>
      <w:r w:rsidR="002A3BAB">
        <w:t>hese conditions are shown in equation 1</w:t>
      </w:r>
      <w:r w:rsidR="00E82388">
        <w:t xml:space="preserve">. </w:t>
      </w:r>
      <w:r>
        <w:t>The seed point of the region is automatically dete</w:t>
      </w:r>
      <w:r w:rsidR="00751605">
        <w:t>rmined by the method,</w:t>
      </w:r>
      <w:r w:rsidR="00F33AF9">
        <w:t xml:space="preserve"> you can find the complete description of the method</w:t>
      </w:r>
      <w:r w:rsidR="00751605">
        <w:t xml:space="preserve"> in the article published by </w:t>
      </w:r>
      <w:proofErr w:type="spellStart"/>
      <w:r w:rsidR="00751605">
        <w:t>Madabhushi</w:t>
      </w:r>
      <w:proofErr w:type="spellEnd"/>
      <w:r w:rsidR="00751605">
        <w:t xml:space="preserve">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rsidTr="00E82388">
        <w:tc>
          <w:tcPr>
            <w:tcW w:w="9018" w:type="dxa"/>
          </w:tcPr>
          <w:p w:rsidR="002A3BAB" w:rsidRDefault="00A32841" w:rsidP="00A32841">
            <w:pPr>
              <w:jc w:val="both"/>
            </w:pPr>
            <m:oMathPara>
              <m:oMath>
                <m:r>
                  <w:rPr>
                    <w:rFonts w:ascii="Cambria Math" w:hAnsi="Cambria Math"/>
                  </w:rPr>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rsidR="002A3BAB" w:rsidRDefault="002A3BAB" w:rsidP="008E44C8">
            <w:pPr>
              <w:jc w:val="both"/>
            </w:pPr>
            <w:r>
              <w:t>(1)</w:t>
            </w:r>
          </w:p>
        </w:tc>
      </w:tr>
    </w:tbl>
    <w:p w:rsidR="002A3BAB" w:rsidRDefault="002A3BAB" w:rsidP="008E44C8">
      <w:pPr>
        <w:jc w:val="both"/>
      </w:pPr>
    </w:p>
    <w:p w:rsidR="001322E6" w:rsidRDefault="001322E6" w:rsidP="008E44C8">
      <w:pPr>
        <w:jc w:val="both"/>
        <w:rPr>
          <w:b/>
        </w:rPr>
      </w:pPr>
      <w:r>
        <w:rPr>
          <w:b/>
        </w:rPr>
        <w:lastRenderedPageBreak/>
        <w:t>Results</w:t>
      </w:r>
    </w:p>
    <w:p w:rsidR="001322E6" w:rsidRDefault="001322E6" w:rsidP="008E44C8">
      <w:pPr>
        <w:jc w:val="both"/>
      </w:pPr>
      <w:r>
        <w:t xml:space="preserve">A data base of </w:t>
      </w:r>
      <w:r w:rsidR="00822616">
        <w:t>30 breast ultrasound images with a lesion were acquired with a</w:t>
      </w:r>
      <w:r>
        <w:t xml:space="preserve"> GE </w:t>
      </w:r>
      <w:proofErr w:type="spellStart"/>
      <w:r>
        <w:t>Heatlhcare</w:t>
      </w:r>
      <w:proofErr w:type="spellEnd"/>
      <w:r>
        <w:t xml:space="preserve"> </w:t>
      </w:r>
      <w:proofErr w:type="spellStart"/>
      <w:r>
        <w:t>Voluson</w:t>
      </w:r>
      <w:proofErr w:type="spellEnd"/>
      <w:r>
        <w:t xml:space="preserve"> 73 in the </w:t>
      </w:r>
      <w:proofErr w:type="spellStart"/>
      <w:r>
        <w:t>Changhua</w:t>
      </w:r>
      <w:proofErr w:type="spellEnd"/>
      <w:r>
        <w:t xml:space="preserve"> Christian Hospital. The images have a size of 181x163 pixels. After manual localization of the breast tumor and the selection of the region of interest the images were inputted to open source software </w:t>
      </w:r>
      <w:proofErr w:type="spellStart"/>
      <w:r>
        <w:t>itk</w:t>
      </w:r>
      <w:proofErr w:type="spellEnd"/>
      <w:r>
        <w:t>-SNAP for image enhancement and semi-automatic segmentation supervised by the specialist.</w:t>
      </w:r>
    </w:p>
    <w:p w:rsidR="001322E6" w:rsidRPr="001322E6" w:rsidRDefault="001322E6" w:rsidP="008E44C8">
      <w:pPr>
        <w:jc w:val="both"/>
        <w:rPr>
          <w:b/>
        </w:rPr>
      </w:pPr>
      <w:r w:rsidRPr="001322E6">
        <w:rPr>
          <w:b/>
        </w:rPr>
        <w:t>Contrast enhancement using texture descriptors</w:t>
      </w:r>
    </w:p>
    <w:p w:rsidR="001322E6" w:rsidRDefault="006E5DF0" w:rsidP="0008311B">
      <w:pPr>
        <w:jc w:val="both"/>
      </w:pPr>
      <w:r>
        <w:t xml:space="preserve">Measuring contrast enhancement can be done with different approaches, there is no standardized solution for this, it is important to include several methods for this purpose in order to have a good </w:t>
      </w:r>
      <w:r w:rsidR="00751605">
        <w:t>contrast enhancement evaluation</w:t>
      </w:r>
      <w:r>
        <w:fldChar w:fldCharType="begin" w:fldLock="1"/>
      </w:r>
      <w:r w:rsidR="005A34F9">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6C1FD4" w:rsidRPr="006C1FD4">
        <w:rPr>
          <w:noProof/>
          <w:vertAlign w:val="superscript"/>
        </w:rPr>
        <w:t>23</w:t>
      </w:r>
      <w:r>
        <w:fldChar w:fldCharType="end"/>
      </w:r>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rsidTr="002A71BB">
        <w:tc>
          <w:tcPr>
            <w:tcW w:w="9039" w:type="dxa"/>
          </w:tcPr>
          <w:p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rsidR="002A71BB" w:rsidRDefault="00E82388" w:rsidP="0008311B">
            <w:pPr>
              <w:jc w:val="both"/>
            </w:pPr>
            <w:r>
              <w:t>(2</w:t>
            </w:r>
            <w:r w:rsidR="002A71BB">
              <w:t>)</w:t>
            </w:r>
          </w:p>
        </w:tc>
      </w:tr>
      <w:tr w:rsidR="002A71BB" w:rsidTr="002A71BB">
        <w:tc>
          <w:tcPr>
            <w:tcW w:w="9039" w:type="dxa"/>
          </w:tcPr>
          <w:p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rsidR="002A71BB" w:rsidRDefault="00E82388" w:rsidP="0008311B">
            <w:pPr>
              <w:jc w:val="both"/>
            </w:pPr>
            <w:r>
              <w:t>(3</w:t>
            </w:r>
            <w:r w:rsidR="002A71BB">
              <w:t>)</w:t>
            </w:r>
          </w:p>
        </w:tc>
      </w:tr>
    </w:tbl>
    <w:p w:rsidR="002A71BB" w:rsidRDefault="002A71BB" w:rsidP="0008311B">
      <w:pPr>
        <w:jc w:val="both"/>
        <w:rPr>
          <w:rFonts w:eastAsiaTheme="minorEastAsia"/>
        </w:rPr>
      </w:pPr>
    </w:p>
    <w:p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 xml:space="preserve">In addition to the SNR and CNR we comput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fldChar w:fldCharType="begin" w:fldLock="1"/>
      </w:r>
      <w:r w:rsidR="005A34F9">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4&lt;/sup&gt;", "plainTextFormattedCitation" : "24", "previouslyFormattedCitation" : "&lt;sup&gt;24&lt;/sup&gt;" }, "properties" : { "noteIndex" : 0 }, "schema" : "https://github.com/citation-style-language/schema/raw/master/csl-citation.json" }</w:instrText>
      </w:r>
      <w:r w:rsidR="00D644BD">
        <w:rPr>
          <w:rFonts w:eastAsiaTheme="minorEastAsia"/>
        </w:rPr>
        <w:fldChar w:fldCharType="separate"/>
      </w:r>
      <w:r w:rsidR="006C1FD4" w:rsidRPr="006C1FD4">
        <w:rPr>
          <w:rFonts w:eastAsiaTheme="minorEastAsia"/>
          <w:noProof/>
          <w:vertAlign w:val="superscript"/>
        </w:rPr>
        <w:t>24</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5A34F9">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5&lt;/sup&gt;", "plainTextFormattedCitation" : "25", "previouslyFormattedCitation" : "&lt;sup&gt;25&lt;/sup&gt;" }, "properties" : { "noteIndex" : 0 }, "schema" : "https://github.com/citation-style-language/schema/raw/master/csl-citation.json" }</w:instrText>
      </w:r>
      <w:r w:rsidR="0005057F">
        <w:rPr>
          <w:rFonts w:eastAsiaTheme="minorEastAsia"/>
        </w:rPr>
        <w:fldChar w:fldCharType="separate"/>
      </w:r>
      <w:r w:rsidR="006C1FD4" w:rsidRPr="006C1FD4">
        <w:rPr>
          <w:rFonts w:eastAsiaTheme="minorEastAsia"/>
          <w:noProof/>
          <w:vertAlign w:val="superscript"/>
        </w:rPr>
        <w:t>25</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rsidR="00D644BD" w:rsidRPr="00253022" w:rsidRDefault="00D644BD" w:rsidP="0008311B">
      <w:pPr>
        <w:jc w:val="both"/>
        <w:rPr>
          <w:rFonts w:eastAsiaTheme="minorEastAsia"/>
        </w:rPr>
      </w:pPr>
    </w:p>
    <w:p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rsidTr="000C2F29">
        <w:tc>
          <w:tcPr>
            <w:tcW w:w="9067" w:type="dxa"/>
          </w:tcPr>
          <w:p w:rsidR="000C2F29" w:rsidRDefault="000C2F29" w:rsidP="00A868D7">
            <w:pPr>
              <w:jc w:val="center"/>
              <w:rPr>
                <w:rFonts w:ascii="Calibri" w:eastAsia="Times New Roman" w:hAnsi="Calibri" w:cs="Times New Roman"/>
              </w:rPr>
            </w:pPr>
            <m:oMathPara>
              <m:oMath>
                <m:r>
                  <w:rPr>
                    <w:rFonts w:ascii="Cambria Math" w:eastAsiaTheme="minorEastAsia" w:hAnsi="Cambria Math"/>
                  </w:rPr>
                  <w:lastRenderedPageBreak/>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rsidR="00253022" w:rsidRPr="00A868D7" w:rsidRDefault="00253022" w:rsidP="00A868D7">
      <w:pPr>
        <w:jc w:val="center"/>
        <w:rPr>
          <w:rFonts w:eastAsiaTheme="minorEastAsia"/>
        </w:rPr>
      </w:pPr>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5A34F9">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6&lt;/sup&gt;", "plainTextFormattedCitation" : "26", "previouslyFormattedCitation" : "&lt;sup&gt;26&lt;/sup&gt;" }, "properties" : { "noteIndex" : 0 }, "schema" : "https://github.com/citation-style-language/schema/raw/master/csl-citation.json" }</w:instrText>
      </w:r>
      <w:r w:rsidR="00311AD6">
        <w:rPr>
          <w:rFonts w:eastAsiaTheme="minorEastAsia"/>
        </w:rPr>
        <w:fldChar w:fldCharType="separate"/>
      </w:r>
      <w:r w:rsidR="006C1FD4" w:rsidRPr="006C1FD4">
        <w:rPr>
          <w:rFonts w:eastAsiaTheme="minorEastAsia"/>
          <w:noProof/>
          <w:vertAlign w:val="superscript"/>
        </w:rPr>
        <w:t>26</w:t>
      </w:r>
      <w:r w:rsidR="00311AD6">
        <w:rPr>
          <w:rFonts w:eastAsiaTheme="minorEastAsia"/>
        </w:rPr>
        <w:fldChar w:fldCharType="end"/>
      </w:r>
      <w:r w:rsidR="00311AD6">
        <w:rPr>
          <w:rFonts w:eastAsiaTheme="minorEastAsia"/>
        </w:rPr>
        <w:t xml:space="preserve">. </w:t>
      </w:r>
    </w:p>
    <w:p w:rsidR="00C469B1" w:rsidRDefault="00C63006" w:rsidP="00311AD6">
      <w:pPr>
        <w:jc w:val="both"/>
        <w:rPr>
          <w:rFonts w:eastAsiaTheme="minorEastAsia"/>
        </w:rPr>
      </w:pPr>
      <w:r>
        <w:rPr>
          <w:rFonts w:eastAsiaTheme="minorEastAsia"/>
        </w:rPr>
        <w:t>We compare the SNR, CNR, DM, INT and EPI of the original images with the texture images obtained using per-pixel computation with the descriptors listed in table 1. The first order descriptor that obtained better results enhancing the image was the Mean of the histogram with higher values of DM,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C20019">
        <w:rPr>
          <w:rFonts w:eastAsiaTheme="minorEastAsia"/>
        </w:rPr>
        <w:t>index</w:t>
      </w:r>
      <w:r w:rsidR="00707058">
        <w:rPr>
          <w:rFonts w:eastAsiaTheme="minorEastAsia"/>
        </w:rPr>
        <w:t>es had no good results using the</w:t>
      </w:r>
      <w:r w:rsidR="00C20019">
        <w:rPr>
          <w:rFonts w:eastAsiaTheme="minorEastAsia"/>
        </w:rPr>
        <w:t>s</w:t>
      </w:r>
      <w:r w:rsidR="00707058">
        <w:rPr>
          <w:rFonts w:eastAsiaTheme="minorEastAsia"/>
        </w:rPr>
        <w:t>e</w:t>
      </w:r>
      <w:r w:rsidR="00C20019">
        <w:rPr>
          <w:rFonts w:eastAsiaTheme="minorEastAsia"/>
        </w:rPr>
        <w:t xml:space="preserve"> descriptors. Except for the Variance and Energy</w:t>
      </w:r>
      <w:r w:rsidR="00854ADE">
        <w:rPr>
          <w:rFonts w:eastAsiaTheme="minorEastAsia"/>
        </w:rPr>
        <w:t>,</w:t>
      </w:r>
      <w:r w:rsidR="00C20019">
        <w:rPr>
          <w:rFonts w:eastAsiaTheme="minorEastAsia"/>
        </w:rPr>
        <w:t xml:space="preserve"> all the </w:t>
      </w:r>
      <w:proofErr w:type="spellStart"/>
      <w:r w:rsidR="00C20019">
        <w:rPr>
          <w:rFonts w:eastAsiaTheme="minorEastAsia"/>
        </w:rPr>
        <w:t>Haralick</w:t>
      </w:r>
      <w:proofErr w:type="spellEnd"/>
      <w:r w:rsidR="00C20019">
        <w:rPr>
          <w:rFonts w:eastAsiaTheme="minorEastAsia"/>
        </w:rPr>
        <w:t xml:space="preserve"> texture descriptors improved the SNR </w:t>
      </w:r>
      <w:r w:rsidR="00AD0902">
        <w:rPr>
          <w:rFonts w:eastAsiaTheme="minorEastAsia"/>
        </w:rPr>
        <w:t xml:space="preserve">significantly but the DM, INT, CNR and EPI were reduced considerably using these descriptors; </w:t>
      </w:r>
      <w:r w:rsidR="006C50D0">
        <w:rPr>
          <w:rFonts w:eastAsiaTheme="minorEastAsia"/>
        </w:rPr>
        <w:t>a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all measurements than the other co-occurrence based descriptors</w:t>
      </w:r>
      <w:r w:rsidR="00AD0902">
        <w:rPr>
          <w:rFonts w:eastAsiaTheme="minorEastAsia"/>
        </w:rPr>
        <w:t xml:space="preserve">. Of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he DM, INT, SNR and CNR of the image</w:t>
      </w:r>
      <w:r w:rsidR="006C50D0">
        <w:rPr>
          <w:rFonts w:eastAsiaTheme="minorEastAsia"/>
        </w:rPr>
        <w:t>.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re descriptors, none of the run length texture descriptors was able to preserve borders, decreasing the EPI significantly</w:t>
      </w:r>
      <w:r w:rsidR="002A612D">
        <w:rPr>
          <w:rFonts w:eastAsiaTheme="minorEastAsia"/>
        </w:rPr>
        <w:t>.</w:t>
      </w:r>
    </w:p>
    <w:p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results of DM,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707058" w:rsidRDefault="00707058" w:rsidP="00311AD6">
      <w:pPr>
        <w:jc w:val="both"/>
        <w:rPr>
          <w:rFonts w:eastAsiaTheme="minorEastAsia"/>
        </w:rPr>
      </w:pPr>
    </w:p>
    <w:p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index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2050B0" w:rsidP="00311AD6">
            <w:pPr>
              <w:jc w:val="both"/>
              <w:rPr>
                <w:rFonts w:eastAsiaTheme="minorEastAsia"/>
                <w:sz w:val="18"/>
              </w:rPr>
            </w:pPr>
            <w:r>
              <w:rPr>
                <w:rFonts w:eastAsiaTheme="minorEastAsia"/>
                <w:sz w:val="18"/>
              </w:rPr>
              <w:t>MD</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621863" w:rsidRDefault="00621863" w:rsidP="00311AD6">
      <w:pPr>
        <w:jc w:val="both"/>
        <w:rPr>
          <w:rFonts w:eastAsiaTheme="minorEastAsia"/>
        </w:rPr>
      </w:pPr>
    </w:p>
    <w:p w:rsidR="00667932" w:rsidRPr="00621863" w:rsidRDefault="00667932" w:rsidP="00311AD6">
      <w:pPr>
        <w:jc w:val="both"/>
        <w:rPr>
          <w:rFonts w:eastAsiaTheme="minorEastAsia"/>
          <w:i/>
        </w:rPr>
      </w:pPr>
      <w:r>
        <w:rPr>
          <w:rFonts w:eastAsiaTheme="minorEastAsia"/>
        </w:rPr>
        <w:t xml:space="preserve">Table 3 shows that the mean of the histogram is the first order descriptor that enhance the highest number of contrast indexes (DM, INT and CNR) but the signal to noise ratio and edge preserving index are lower than in the original image; of all the texture descriptors listed in table 1, the only one that was able to preserve edges was the one </w:t>
      </w:r>
      <w:r w:rsidR="007726C8">
        <w:rPr>
          <w:rFonts w:eastAsiaTheme="minorEastAsia"/>
        </w:rPr>
        <w:t>difference of the mean</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The results also show that using second order descriptors based on the co-occurrence matrix for image enhancement is not useful since none of the texture d</w:t>
      </w:r>
      <w:r w:rsidR="00621863">
        <w:rPr>
          <w:rFonts w:eastAsiaTheme="minorEastAsia"/>
        </w:rPr>
        <w:t>escriptors proposed by Haralick</w:t>
      </w:r>
      <w:r>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15</w:t>
      </w:r>
      <w:r>
        <w:rPr>
          <w:rFonts w:eastAsiaTheme="minorEastAsia"/>
        </w:rPr>
        <w:fldChar w:fldCharType="end"/>
      </w:r>
      <w:r>
        <w:rPr>
          <w:rFonts w:eastAsiaTheme="minorEastAsia"/>
        </w:rPr>
        <w:t xml:space="preserve"> are able to enhance the contrast of the image, but the SNR of the tumor region was highly increased using the homogeneity and correlation of the co-occurren</w:t>
      </w:r>
      <w:r w:rsidR="00621863">
        <w:rPr>
          <w:rFonts w:eastAsiaTheme="minorEastAsia"/>
        </w:rPr>
        <w:t>ce matrix; looking at equation 2</w:t>
      </w:r>
      <w:r>
        <w:rPr>
          <w:rFonts w:eastAsiaTheme="minorEastAsia"/>
        </w:rPr>
        <w:t xml:space="preserve">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621863">
        <w:rPr>
          <w:rFonts w:eastAsiaTheme="minorEastAsia"/>
        </w:rPr>
        <w:t>;</w:t>
      </w:r>
      <w:r w:rsidR="00B41664">
        <w:rPr>
          <w:rFonts w:eastAsiaTheme="minorEastAsia"/>
        </w:rPr>
        <w:t xml:space="preserve"> figure 1 shows how a breast tumor with high SNR in an ultrasound image does not imply a better visualization of the lesion</w:t>
      </w:r>
      <w:r w:rsidR="00ED3239">
        <w:rPr>
          <w:rFonts w:eastAsiaTheme="minorEastAsia"/>
        </w:rPr>
        <w:t xml:space="preserve">, where the original image </w:t>
      </w:r>
      <w:r w:rsidR="00ED3239">
        <w:rPr>
          <w:rFonts w:eastAsiaTheme="minorEastAsia"/>
        </w:rPr>
        <w:lastRenderedPageBreak/>
        <w:t>has a SNR value of</w:t>
      </w:r>
      <w:r w:rsidR="0065379A">
        <w:rPr>
          <w:rFonts w:eastAsiaTheme="minorEastAsia"/>
        </w:rPr>
        <w:t xml:space="preserve"> 1.4940 and a CNR value of 1.4882</w:t>
      </w:r>
      <w:r w:rsidR="00ED3239">
        <w:rPr>
          <w:rFonts w:eastAsiaTheme="minorEastAsia"/>
        </w:rPr>
        <w:t xml:space="preserve"> </w:t>
      </w:r>
      <w:r w:rsidR="00396481">
        <w:rPr>
          <w:rFonts w:eastAsiaTheme="minorEastAsia"/>
        </w:rPr>
        <w:t>and the texture image</w:t>
      </w:r>
      <w:r w:rsidR="0065379A">
        <w:rPr>
          <w:rFonts w:eastAsiaTheme="minorEastAsia"/>
        </w:rPr>
        <w:t>, obtained using the correlation of the co-occurrence matrix as texture descriptor,</w:t>
      </w:r>
      <w:r w:rsidR="00396481">
        <w:rPr>
          <w:rFonts w:eastAsiaTheme="minorEastAsia"/>
        </w:rPr>
        <w:t xml:space="preserve"> has a SNR value of </w:t>
      </w:r>
      <w:r w:rsidR="0065379A">
        <w:rPr>
          <w:rFonts w:eastAsiaTheme="minorEastAsia"/>
        </w:rPr>
        <w:t>3.2322 and a CNR value of 0.0744</w:t>
      </w:r>
      <w:r>
        <w:rPr>
          <w:rFonts w:eastAsiaTheme="minorEastAsia"/>
        </w:rPr>
        <w:t xml:space="preserve">. Regarding to the results of contrast enhancement using run-length texture features, table 3 </w:t>
      </w:r>
      <w:r w:rsidR="00396481">
        <w:rPr>
          <w:rFonts w:eastAsiaTheme="minorEastAsia"/>
        </w:rPr>
        <w:t xml:space="preserve">shows </w:t>
      </w:r>
      <w:r>
        <w:rPr>
          <w:rFonts w:eastAsiaTheme="minorEastAsia"/>
        </w:rPr>
        <w:t xml:space="preserve">that the SRE of the run-length matrix enhance all the contrast indexes except for the EPI, this texture feature is also the one that enhance the </w:t>
      </w:r>
      <w:proofErr w:type="spellStart"/>
      <w:r>
        <w:rPr>
          <w:rFonts w:eastAsiaTheme="minorEastAsia"/>
        </w:rPr>
        <w:t>Minkowski</w:t>
      </w:r>
      <w:proofErr w:type="spellEnd"/>
      <w:r>
        <w:rPr>
          <w:rFonts w:eastAsiaTheme="minorEastAsia"/>
        </w:rPr>
        <w:t xml:space="preserve">-form distance and the histogram intersection the most, making </w:t>
      </w:r>
      <w:r w:rsidR="004460DB">
        <w:rPr>
          <w:rFonts w:eastAsiaTheme="minorEastAsia"/>
        </w:rPr>
        <w:t xml:space="preserve">easier </w:t>
      </w:r>
      <w:r>
        <w:rPr>
          <w:rFonts w:eastAsiaTheme="minorEastAsia"/>
        </w:rPr>
        <w:t>the differentiation between regions using their probabilities, since the normalized histogram can be used as the probability density function of each g</w:t>
      </w:r>
      <w:r w:rsidR="007726C8">
        <w:rPr>
          <w:rFonts w:eastAsiaTheme="minorEastAsia"/>
        </w:rPr>
        <w:t>ray-level to belong to a region</w:t>
      </w:r>
      <w:r>
        <w:rPr>
          <w:rFonts w:eastAsiaTheme="minorEastAsia"/>
        </w:rPr>
        <w:fldChar w:fldCharType="begin" w:fldLock="1"/>
      </w:r>
      <w:r w:rsidR="005A34F9">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7&lt;/sup&gt;", "plainTextFormattedCitation" : "27", "previouslyFormattedCitation" : "&lt;sup&gt;27&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7</w:t>
      </w:r>
      <w:r>
        <w:rPr>
          <w:rFonts w:eastAsiaTheme="minorEastAsia"/>
        </w:rPr>
        <w:fldChar w:fldCharType="end"/>
      </w:r>
      <w:r w:rsidR="004460DB">
        <w:rPr>
          <w:rFonts w:eastAsiaTheme="minorEastAsia"/>
        </w:rPr>
        <w:t>. Figure 2</w:t>
      </w:r>
      <w:r>
        <w:rPr>
          <w:rFonts w:eastAsiaTheme="minorEastAsia"/>
        </w:rPr>
        <w:t xml:space="preserve"> shows a breast tumor ultrasound image, the pre-processed intensity image and texture images obtained by per-pixel computation using the Mean of the histogram, the Homogeneity of the co-occurrence matrix and SRE of the run-length matrix tex</w:t>
      </w:r>
      <w:r w:rsidR="004460DB">
        <w:rPr>
          <w:rFonts w:eastAsiaTheme="minorEastAsia"/>
        </w:rPr>
        <w:t>ture descriptors, while figure 3</w:t>
      </w:r>
      <w:r>
        <w:rPr>
          <w:rFonts w:eastAsiaTheme="minorEastAsia"/>
        </w:rPr>
        <w:t xml:space="preserve"> shows the normalized histograms of the background (red) and the tumor region </w:t>
      </w:r>
      <w:r w:rsidR="004460DB">
        <w:rPr>
          <w:rFonts w:eastAsiaTheme="minorEastAsia"/>
        </w:rPr>
        <w:t>(blue) of each image in figure 2</w:t>
      </w:r>
      <w:r>
        <w:rPr>
          <w:rFonts w:eastAsiaTheme="minorEastAsia"/>
        </w:rPr>
        <w:t>.</w:t>
      </w:r>
    </w:p>
    <w:p w:rsidR="00B41664" w:rsidRDefault="00B41664" w:rsidP="0065379A">
      <w:pPr>
        <w:spacing w:after="0"/>
        <w:jc w:val="center"/>
        <w:rPr>
          <w:rFonts w:eastAsiaTheme="minorEastAsia"/>
        </w:rPr>
      </w:pPr>
      <w:r>
        <w:rPr>
          <w:rFonts w:eastAsiaTheme="minorEastAsia"/>
          <w:noProof/>
        </w:rPr>
        <w:drawing>
          <wp:inline distT="0" distB="0" distL="0" distR="0" wp14:anchorId="58182392" wp14:editId="31196E95">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6">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rsidR="0065379A" w:rsidRPr="00621863" w:rsidRDefault="0065379A" w:rsidP="00621863">
      <w:pPr>
        <w:spacing w:after="0"/>
        <w:jc w:val="center"/>
        <w:rPr>
          <w:rFonts w:eastAsiaTheme="minorEastAsia"/>
          <w:sz w:val="18"/>
          <w:szCs w:val="18"/>
        </w:rPr>
      </w:pPr>
      <w:proofErr w:type="gramStart"/>
      <w:r w:rsidRPr="0065379A">
        <w:rPr>
          <w:rFonts w:eastAsiaTheme="minorEastAsia"/>
          <w:sz w:val="18"/>
          <w:szCs w:val="18"/>
        </w:rPr>
        <w:t>Figure 1.</w:t>
      </w:r>
      <w:proofErr w:type="gramEnd"/>
      <w:r w:rsidRPr="0065379A">
        <w:rPr>
          <w:rFonts w:eastAsiaTheme="minorEastAsia"/>
          <w:sz w:val="18"/>
          <w:szCs w:val="18"/>
        </w:rPr>
        <w:t xml:space="preserve"> Comparison of lesion visualization with different SNR values a) original image and b) texture image obtained with the correlation of the co-occurrence matrix. </w:t>
      </w:r>
    </w:p>
    <w:p w:rsidR="00D16CA2" w:rsidRDefault="00D16CA2" w:rsidP="00621863">
      <w:pPr>
        <w:spacing w:after="0"/>
        <w:rPr>
          <w:rFonts w:eastAsiaTheme="minorEastAsia"/>
        </w:rPr>
      </w:pPr>
    </w:p>
    <w:p w:rsidR="00B96D70" w:rsidRPr="00B96D70" w:rsidRDefault="00B96D70" w:rsidP="00B96D70">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E4274E" w:rsidRPr="00CA72A9" w:rsidTr="00C06579">
        <w:trPr>
          <w:jc w:val="center"/>
        </w:trPr>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Value</w:t>
            </w:r>
          </w:p>
        </w:tc>
      </w:tr>
      <w:tr w:rsidR="00E4274E" w:rsidRPr="00CA72A9" w:rsidTr="00C06579">
        <w:trPr>
          <w:trHeight w:val="125"/>
          <w:jc w:val="center"/>
        </w:trPr>
        <w:tc>
          <w:tcPr>
            <w:tcW w:w="2394" w:type="dxa"/>
            <w:vMerge w:val="restart"/>
          </w:tcPr>
          <w:p w:rsidR="00E4274E" w:rsidRPr="00CA72A9" w:rsidRDefault="002050B0" w:rsidP="00311AD6">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1.5460 ±0.3075</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311AD6">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811 ±0.3119</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6217 ±0.2944</w:t>
            </w:r>
          </w:p>
        </w:tc>
      </w:tr>
      <w:tr w:rsidR="00E4274E" w:rsidRPr="00CA72A9" w:rsidTr="00C06579">
        <w:trPr>
          <w:trHeight w:val="228"/>
          <w:jc w:val="center"/>
        </w:trPr>
        <w:tc>
          <w:tcPr>
            <w:tcW w:w="2394" w:type="dxa"/>
            <w:vMerge/>
          </w:tcPr>
          <w:p w:rsidR="00E4274E" w:rsidRPr="00CA72A9" w:rsidRDefault="00E4274E" w:rsidP="00311AD6">
            <w:pPr>
              <w:jc w:val="both"/>
              <w:rPr>
                <w:rFonts w:eastAsiaTheme="minorEastAsia" w:cstheme="minorHAnsi"/>
                <w:sz w:val="18"/>
                <w:szCs w:val="18"/>
              </w:rPr>
            </w:pP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953 ±0.3132</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5383 ±0.3067</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270 ±0.1537</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94 ±0.1559</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1892 ±0.1472</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24 ±0.1566</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308 ±0.1534</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ntrop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Kurtosis</w:t>
            </w:r>
          </w:p>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3629 ±1.0537</w:t>
            </w:r>
          </w:p>
          <w:p w:rsidR="00E4274E" w:rsidRDefault="00E4274E" w:rsidP="00B96D70">
            <w:pPr>
              <w:jc w:val="both"/>
              <w:rPr>
                <w:rFonts w:eastAsiaTheme="minorEastAsia" w:cstheme="minorHAnsi"/>
                <w:sz w:val="18"/>
                <w:szCs w:val="18"/>
              </w:rPr>
            </w:pPr>
            <w:r>
              <w:rPr>
                <w:rFonts w:eastAsiaTheme="minorEastAsia" w:cstheme="minorHAnsi"/>
                <w:sz w:val="18"/>
                <w:szCs w:val="18"/>
              </w:rPr>
              <w:t>1.9337 ±0.587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2.4845 ±0.7100</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2.1388 ±0.5796</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ntrast</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rrelation</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omogeneit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1.8608 ±0.523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6850 ±0.9207</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4.0034 ±0.9603</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1.7103 ±0.3714</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rsidR="00E4274E" w:rsidRPr="00CA72A9" w:rsidRDefault="00667932" w:rsidP="00B96D70">
            <w:pPr>
              <w:jc w:val="both"/>
              <w:rPr>
                <w:rFonts w:eastAsiaTheme="minorEastAsia" w:cstheme="minorHAnsi"/>
                <w:sz w:val="18"/>
                <w:szCs w:val="18"/>
                <w:lang w:val="es-ES"/>
              </w:rPr>
            </w:pPr>
            <w:r>
              <w:rPr>
                <w:rFonts w:eastAsiaTheme="minorEastAsia" w:cstheme="minorHAnsi"/>
                <w:sz w:val="18"/>
                <w:szCs w:val="18"/>
                <w:lang w:val="es-ES"/>
              </w:rPr>
              <w:t>S</w:t>
            </w:r>
            <w:r w:rsidR="00E4274E">
              <w:rPr>
                <w:rFonts w:eastAsiaTheme="minorEastAsia" w:cstheme="minorHAnsi"/>
                <w:sz w:val="18"/>
                <w:szCs w:val="18"/>
                <w:lang w:val="es-ES"/>
              </w:rPr>
              <w:t>R</w:t>
            </w:r>
            <w:r>
              <w:rPr>
                <w:rFonts w:eastAsiaTheme="minorEastAsia" w:cstheme="minorHAnsi"/>
                <w:sz w:val="18"/>
                <w:szCs w:val="18"/>
                <w:lang w:val="es-ES"/>
              </w:rPr>
              <w:t>E</w:t>
            </w:r>
          </w:p>
        </w:tc>
        <w:tc>
          <w:tcPr>
            <w:tcW w:w="2394" w:type="dxa"/>
          </w:tcPr>
          <w:p w:rsidR="00E4274E"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6275 ±0.8319</w:t>
            </w:r>
          </w:p>
          <w:p w:rsidR="009E5C4C"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2124 ±0.4260</w:t>
            </w:r>
          </w:p>
          <w:p w:rsidR="009E5C4C" w:rsidRPr="00CA72A9"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lang w:val="es-ES"/>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Mea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495 ±0.3713</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144 ±0.3924</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Filter</w:t>
            </w:r>
          </w:p>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105 ±0.3408</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Difference</w:t>
            </w:r>
          </w:p>
        </w:tc>
        <w:tc>
          <w:tcPr>
            <w:tcW w:w="2394" w:type="dxa"/>
          </w:tcPr>
          <w:p w:rsidR="00E4274E" w:rsidRDefault="009E5C4C" w:rsidP="009E5C4C">
            <w:pPr>
              <w:jc w:val="both"/>
              <w:rPr>
                <w:rFonts w:eastAsiaTheme="minorEastAsia" w:cstheme="minorHAnsi"/>
                <w:sz w:val="18"/>
                <w:szCs w:val="18"/>
              </w:rPr>
            </w:pPr>
            <w:r w:rsidRPr="009E5C4C">
              <w:rPr>
                <w:rFonts w:eastAsiaTheme="minorEastAsia" w:cstheme="minorHAnsi"/>
                <w:sz w:val="18"/>
                <w:szCs w:val="18"/>
              </w:rPr>
              <w:t>1.6522 ±0.2802</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6E18A8" w:rsidP="00B96D70">
            <w:pPr>
              <w:jc w:val="both"/>
              <w:rPr>
                <w:rFonts w:eastAsiaTheme="minorEastAsia" w:cstheme="minorHAnsi"/>
                <w:sz w:val="18"/>
                <w:szCs w:val="18"/>
              </w:rPr>
            </w:pPr>
            <w:r w:rsidRPr="006E18A8">
              <w:rPr>
                <w:rFonts w:eastAsiaTheme="minorEastAsia" w:cstheme="minorHAnsi"/>
                <w:sz w:val="18"/>
                <w:szCs w:val="18"/>
              </w:rPr>
              <w:t>1.7296 ±0.2863</w:t>
            </w:r>
          </w:p>
          <w:p w:rsidR="006E18A8" w:rsidRDefault="006E18A8" w:rsidP="00B96D70">
            <w:pPr>
              <w:jc w:val="both"/>
              <w:rPr>
                <w:rFonts w:eastAsiaTheme="minorEastAsia" w:cstheme="minorHAnsi"/>
                <w:sz w:val="18"/>
                <w:szCs w:val="18"/>
              </w:rPr>
            </w:pPr>
            <w:r w:rsidRPr="006E18A8">
              <w:rPr>
                <w:rFonts w:eastAsiaTheme="minorEastAsia" w:cstheme="minorHAnsi"/>
                <w:sz w:val="18"/>
                <w:szCs w:val="18"/>
              </w:rPr>
              <w:t>1.4429 ±0.3702</w:t>
            </w:r>
          </w:p>
        </w:tc>
      </w:tr>
    </w:tbl>
    <w:p w:rsidR="00394371" w:rsidRDefault="00394371" w:rsidP="00394371">
      <w:pPr>
        <w:jc w:val="both"/>
        <w:rPr>
          <w:rFonts w:eastAsiaTheme="minorEastAsia"/>
          <w:b/>
        </w:rPr>
      </w:pPr>
    </w:p>
    <w:p w:rsidR="004460DB" w:rsidRDefault="004460DB" w:rsidP="004460DB">
      <w:pPr>
        <w:ind w:left="720" w:hanging="720"/>
        <w:jc w:val="both"/>
        <w:rPr>
          <w:rFonts w:eastAsiaTheme="minorEastAsia"/>
          <w:b/>
        </w:rPr>
      </w:pPr>
      <w:r>
        <w:rPr>
          <w:rFonts w:eastAsiaTheme="minorEastAsia"/>
          <w:b/>
        </w:rPr>
        <w:t>Segmentation evaluation</w:t>
      </w:r>
    </w:p>
    <w:p w:rsidR="004460DB" w:rsidRDefault="004460DB" w:rsidP="004460DB">
      <w:pPr>
        <w:jc w:val="both"/>
        <w:rPr>
          <w:rFonts w:eastAsiaTheme="minorEastAsia"/>
        </w:rPr>
      </w:pPr>
      <w:r>
        <w:rPr>
          <w:rFonts w:eastAsiaTheme="minorEastAsia"/>
        </w:rPr>
        <w:t xml:space="preserve">The applied segmentation method is based on the one proposed </w:t>
      </w:r>
      <w:r w:rsidR="007726C8">
        <w:rPr>
          <w:rFonts w:eastAsiaTheme="minorEastAsia"/>
        </w:rPr>
        <w:t xml:space="preserve">by </w:t>
      </w:r>
      <w:proofErr w:type="spellStart"/>
      <w:r w:rsidR="007726C8">
        <w:rPr>
          <w:rFonts w:eastAsiaTheme="minorEastAsia"/>
        </w:rPr>
        <w:t>Madabhushi</w:t>
      </w:r>
      <w:proofErr w:type="spellEnd"/>
      <w:r w:rsidR="007726C8">
        <w:rPr>
          <w:rFonts w:eastAsiaTheme="minorEastAsia"/>
        </w:rPr>
        <w:t xml:space="preserve"> et al</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and it consists of a pre-processing step to obtain an intensity image and a texture image in order to build a probability image to segment it with a region growing algorithm. The intensity image is obtained by enhancing the contrast with a histogram equalization and homogenizing regions while preserving edges with a </w:t>
      </w:r>
      <w:proofErr w:type="spellStart"/>
      <w:r>
        <w:rPr>
          <w:rFonts w:eastAsiaTheme="minorEastAsia"/>
        </w:rPr>
        <w:t>gaussian</w:t>
      </w:r>
      <w:proofErr w:type="spellEnd"/>
      <w:r>
        <w:rPr>
          <w:rFonts w:eastAsiaTheme="minorEastAsia"/>
        </w:rPr>
        <w:t xml:space="preserve"> anisotropic filter, the ability of contrast enhancement and edge preserving of this step was also evaluated by the SNR, CNR, INT, DM and EPI indexes in the previous section. Different texture images were obtained using the texture descriptors listed in table 1. Here we evaluate the results of the segmentation method when using different texture descriptors and compare them with the results without using any texture information. To evaluate the segmentation results we used the accuracy, sensitivity, specificity, positive predictive value (PPV) and th</w:t>
      </w:r>
      <w:r w:rsidR="007726C8">
        <w:rPr>
          <w:rFonts w:eastAsiaTheme="minorEastAsia"/>
        </w:rPr>
        <w:t>e negative predictive value NPV</w:t>
      </w:r>
      <w:r>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9</w:t>
      </w:r>
      <w:r>
        <w:rPr>
          <w:rFonts w:eastAsiaTheme="minorEastAsia"/>
        </w:rPr>
        <w:fldChar w:fldCharType="end"/>
      </w:r>
      <w:r w:rsidR="00725050">
        <w:rPr>
          <w:rFonts w:eastAsiaTheme="minorEastAsia"/>
        </w:rPr>
        <w:t>:</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1</w:t>
            </w:r>
            <w:r w:rsidR="000C2F29">
              <w:rPr>
                <w:rFonts w:eastAsiaTheme="minorEastAsia"/>
              </w:rPr>
              <w:t>)</w:t>
            </w:r>
          </w:p>
        </w:tc>
      </w:tr>
    </w:tbl>
    <w:p w:rsidR="000C2F29" w:rsidRDefault="000C2F29" w:rsidP="004460DB">
      <w:pPr>
        <w:spacing w:after="0"/>
        <w:jc w:val="both"/>
        <w:rPr>
          <w:rFonts w:eastAsiaTheme="minorEastAsia"/>
        </w:rPr>
      </w:pPr>
    </w:p>
    <w:p w:rsidR="004460DB" w:rsidRDefault="004460DB" w:rsidP="00725050">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 xml:space="preserve">These indexes were evaluated for the 30 images using a cross-validation technique leaving one out.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5A34F9">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28&lt;/sup&gt;", "plainTextFormattedCitation" : "28", "previouslyFormattedCitation" : "&lt;sup&gt;28&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8</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5A34F9">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9</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5A34F9">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0</w:t>
      </w:r>
      <w:r>
        <w:rPr>
          <w:rFonts w:eastAsiaTheme="minorEastAsia"/>
        </w:rPr>
        <w:fldChar w:fldCharType="end"/>
      </w:r>
      <w:r>
        <w:rPr>
          <w:rFonts w:eastAsiaTheme="minorEastAsia"/>
        </w:rPr>
        <w:t xml:space="preserve">.  The positive and negative predictive values are related with the sensitivity, specificity and the size of the tumor region, the predictive values will change between images if the tumor region </w:t>
      </w:r>
      <w:r>
        <w:rPr>
          <w:rFonts w:eastAsiaTheme="minorEastAsia"/>
        </w:rPr>
        <w:lastRenderedPageBreak/>
        <w:t>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5A34F9">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1&lt;/sup&gt;", "plainTextFormattedCitation" : "31", "previouslyFormattedCitation" : "&lt;sup&gt;31&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1</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 without any pre-processing step and using the intensity image obtained using histogram equalization and </w:t>
      </w:r>
      <w:r w:rsidR="00725050">
        <w:rPr>
          <w:rFonts w:eastAsiaTheme="minorEastAsia"/>
        </w:rPr>
        <w:t xml:space="preserve">a </w:t>
      </w:r>
      <w:proofErr w:type="spellStart"/>
      <w:r w:rsidR="00725050">
        <w:rPr>
          <w:rFonts w:eastAsiaTheme="minorEastAsia"/>
        </w:rPr>
        <w:t>gaussian</w:t>
      </w:r>
      <w:proofErr w:type="spellEnd"/>
      <w:r>
        <w:rPr>
          <w:rFonts w:eastAsiaTheme="minorEastAsia"/>
        </w:rPr>
        <w:t xml:space="preserve"> anisotropic filter. The pre-processing step was able to enhanc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 although we could consider these differences insignificant these may lead to unwanted segmentation results. </w:t>
      </w:r>
    </w:p>
    <w:p w:rsidR="004460DB" w:rsidRDefault="004460DB" w:rsidP="004460DB">
      <w:pPr>
        <w:spacing w:after="0"/>
        <w:jc w:val="center"/>
        <w:rPr>
          <w:rFonts w:eastAsiaTheme="minorEastAsia"/>
          <w:sz w:val="18"/>
          <w:szCs w:val="18"/>
        </w:rPr>
      </w:pPr>
    </w:p>
    <w:p w:rsidR="004460DB" w:rsidRPr="00C469B1" w:rsidRDefault="004460DB" w:rsidP="004460DB">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460DB" w:rsidRPr="00C469B1" w:rsidTr="003C68B9">
        <w:trPr>
          <w:jc w:val="center"/>
        </w:trPr>
        <w:tc>
          <w:tcPr>
            <w:tcW w:w="1443" w:type="dxa"/>
          </w:tcPr>
          <w:p w:rsidR="004460DB" w:rsidRDefault="004460DB" w:rsidP="003C68B9">
            <w:pPr>
              <w:jc w:val="center"/>
              <w:rPr>
                <w:rFonts w:eastAsiaTheme="minorEastAsia"/>
                <w:sz w:val="18"/>
              </w:rPr>
            </w:pPr>
            <w:r>
              <w:rPr>
                <w:rFonts w:eastAsiaTheme="minorEastAsia"/>
                <w:sz w:val="18"/>
              </w:rPr>
              <w:t>Image</w:t>
            </w:r>
          </w:p>
        </w:tc>
        <w:tc>
          <w:tcPr>
            <w:tcW w:w="1625" w:type="dxa"/>
          </w:tcPr>
          <w:p w:rsidR="004460DB" w:rsidRPr="00C469B1" w:rsidRDefault="004460DB" w:rsidP="003C68B9">
            <w:pPr>
              <w:jc w:val="both"/>
              <w:rPr>
                <w:rFonts w:eastAsiaTheme="minorEastAsia"/>
                <w:sz w:val="18"/>
              </w:rPr>
            </w:pPr>
            <w:r>
              <w:rPr>
                <w:rFonts w:eastAsiaTheme="minorEastAsia"/>
                <w:sz w:val="18"/>
              </w:rPr>
              <w:t>Accuracy</w:t>
            </w:r>
          </w:p>
        </w:tc>
        <w:tc>
          <w:tcPr>
            <w:tcW w:w="1647" w:type="dxa"/>
          </w:tcPr>
          <w:p w:rsidR="004460DB" w:rsidRPr="00C469B1" w:rsidRDefault="004460DB" w:rsidP="003C68B9">
            <w:pPr>
              <w:jc w:val="both"/>
              <w:rPr>
                <w:rFonts w:eastAsiaTheme="minorEastAsia"/>
                <w:sz w:val="18"/>
              </w:rPr>
            </w:pPr>
            <w:r>
              <w:rPr>
                <w:rFonts w:eastAsiaTheme="minorEastAsia"/>
                <w:sz w:val="18"/>
              </w:rPr>
              <w:t>Sensitivity</w:t>
            </w:r>
          </w:p>
        </w:tc>
        <w:tc>
          <w:tcPr>
            <w:tcW w:w="1648" w:type="dxa"/>
          </w:tcPr>
          <w:p w:rsidR="004460DB" w:rsidRPr="00C469B1" w:rsidRDefault="004460DB" w:rsidP="003C68B9">
            <w:pPr>
              <w:jc w:val="both"/>
              <w:rPr>
                <w:rFonts w:eastAsiaTheme="minorEastAsia"/>
                <w:sz w:val="18"/>
              </w:rPr>
            </w:pPr>
            <w:r>
              <w:rPr>
                <w:rFonts w:eastAsiaTheme="minorEastAsia"/>
                <w:sz w:val="18"/>
              </w:rPr>
              <w:t>Specificity</w:t>
            </w:r>
          </w:p>
        </w:tc>
        <w:tc>
          <w:tcPr>
            <w:tcW w:w="1606" w:type="dxa"/>
          </w:tcPr>
          <w:p w:rsidR="004460DB" w:rsidRPr="00C469B1" w:rsidRDefault="004460DB" w:rsidP="003C68B9">
            <w:pPr>
              <w:jc w:val="both"/>
              <w:rPr>
                <w:rFonts w:eastAsiaTheme="minorEastAsia"/>
                <w:sz w:val="18"/>
              </w:rPr>
            </w:pPr>
            <w:r>
              <w:rPr>
                <w:rFonts w:eastAsiaTheme="minorEastAsia"/>
                <w:sz w:val="18"/>
              </w:rPr>
              <w:t>PPV</w:t>
            </w:r>
          </w:p>
        </w:tc>
        <w:tc>
          <w:tcPr>
            <w:tcW w:w="1607" w:type="dxa"/>
          </w:tcPr>
          <w:p w:rsidR="004460DB" w:rsidRPr="00C469B1" w:rsidRDefault="004460DB" w:rsidP="003C68B9">
            <w:pPr>
              <w:jc w:val="both"/>
              <w:rPr>
                <w:rFonts w:eastAsiaTheme="minorEastAsia"/>
                <w:sz w:val="18"/>
              </w:rPr>
            </w:pPr>
            <w:r>
              <w:rPr>
                <w:rFonts w:eastAsiaTheme="minorEastAsia"/>
                <w:sz w:val="18"/>
              </w:rPr>
              <w:t>NPV</w:t>
            </w:r>
          </w:p>
        </w:tc>
      </w:tr>
      <w:tr w:rsidR="004460DB" w:rsidRPr="00C469B1" w:rsidTr="003C68B9">
        <w:trPr>
          <w:jc w:val="center"/>
        </w:trPr>
        <w:tc>
          <w:tcPr>
            <w:tcW w:w="1443" w:type="dxa"/>
          </w:tcPr>
          <w:p w:rsidR="004460DB" w:rsidRPr="00185554" w:rsidRDefault="004460DB" w:rsidP="003C68B9">
            <w:pPr>
              <w:jc w:val="both"/>
              <w:rPr>
                <w:rFonts w:ascii="Calibri" w:hAnsi="Calibri" w:cs="Calibri"/>
                <w:color w:val="000000"/>
                <w:sz w:val="18"/>
              </w:rPr>
            </w:pPr>
            <w:r>
              <w:rPr>
                <w:rFonts w:ascii="Calibri" w:hAnsi="Calibri" w:cs="Calibri"/>
                <w:color w:val="000000"/>
                <w:sz w:val="18"/>
              </w:rPr>
              <w:t>Original</w:t>
            </w:r>
          </w:p>
        </w:tc>
        <w:tc>
          <w:tcPr>
            <w:tcW w:w="1625" w:type="dxa"/>
          </w:tcPr>
          <w:p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rsidR="004460DB" w:rsidRPr="00C469B1" w:rsidRDefault="004460DB" w:rsidP="003C68B9">
            <w:pPr>
              <w:jc w:val="both"/>
              <w:rPr>
                <w:rFonts w:ascii="Calibri" w:hAnsi="Calibri" w:cs="Calibri"/>
                <w:color w:val="000000"/>
                <w:sz w:val="18"/>
              </w:rPr>
            </w:pPr>
            <w:r>
              <w:rPr>
                <w:rFonts w:ascii="Calibri" w:hAnsi="Calibri" w:cs="Calibri"/>
                <w:color w:val="000000"/>
                <w:sz w:val="18"/>
              </w:rPr>
              <w:t xml:space="preserve">86.51% </w:t>
            </w:r>
          </w:p>
        </w:tc>
        <w:tc>
          <w:tcPr>
            <w:tcW w:w="1648" w:type="dxa"/>
          </w:tcPr>
          <w:p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460DB" w:rsidRPr="00C469B1" w:rsidTr="003C68B9">
        <w:trPr>
          <w:jc w:val="center"/>
        </w:trPr>
        <w:tc>
          <w:tcPr>
            <w:tcW w:w="1443" w:type="dxa"/>
          </w:tcPr>
          <w:p w:rsidR="004460DB" w:rsidRPr="00185554" w:rsidRDefault="004460DB" w:rsidP="003C68B9">
            <w:pPr>
              <w:jc w:val="both"/>
              <w:rPr>
                <w:rFonts w:ascii="Calibri" w:hAnsi="Calibri" w:cs="Calibri"/>
                <w:color w:val="000000"/>
                <w:sz w:val="18"/>
              </w:rPr>
            </w:pPr>
            <w:r>
              <w:rPr>
                <w:rFonts w:ascii="Calibri" w:hAnsi="Calibri" w:cs="Calibri"/>
                <w:color w:val="000000"/>
                <w:sz w:val="18"/>
              </w:rPr>
              <w:t>Intensity</w:t>
            </w:r>
          </w:p>
        </w:tc>
        <w:tc>
          <w:tcPr>
            <w:tcW w:w="1625" w:type="dxa"/>
          </w:tcPr>
          <w:p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4460DB" w:rsidRPr="00185554" w:rsidRDefault="004460DB" w:rsidP="003C68B9">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rsidR="004460DB" w:rsidRPr="00185554" w:rsidRDefault="004460DB" w:rsidP="003C68B9">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rsidR="004460DB" w:rsidRDefault="004460DB" w:rsidP="004460DB">
      <w:pPr>
        <w:jc w:val="both"/>
        <w:rPr>
          <w:rFonts w:eastAsiaTheme="minorEastAsia"/>
        </w:rPr>
      </w:pPr>
    </w:p>
    <w:p w:rsidR="00725050" w:rsidRDefault="00725050" w:rsidP="004460DB">
      <w:pPr>
        <w:jc w:val="both"/>
        <w:rPr>
          <w:rFonts w:eastAsiaTheme="minorEastAsia"/>
        </w:rPr>
      </w:pPr>
      <w:r>
        <w:rPr>
          <w:rFonts w:eastAsiaTheme="minorEastAsia"/>
        </w:rPr>
        <w:t xml:space="preserve">We also evaluate the ability of the different texture descriptors listed in table 1 to enhance the segmentation results. Almost all of the first order texture descriptors enhanced the segmentation results expect for the NPV where none of the descriptors were able to enhance it.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xml:space="preserve">, PPV and NPV, with values of 90.58%, 89.36%, 94.08% and 87.08% respectively; the higher value of specificity was obtained using the entropy of the histogram, but the difference between the specificity of the mean and the entropy is only of 0.36% making it insignificant; the NPV was diminish by 1.22% using the mean of the histogram; the only first order descriptor that diminished the accuracy and specificity of the segmentation method was the Kurtosis of the histogram, diminishing it by 0.55% and 2.17% respectively. The accuracy, </w:t>
      </w:r>
      <w:r w:rsidR="00BE4DF5">
        <w:rPr>
          <w:rFonts w:eastAsiaTheme="minorEastAsia"/>
        </w:rPr>
        <w:t>sensitivity</w:t>
      </w:r>
      <w:r>
        <w:rPr>
          <w:rFonts w:eastAsiaTheme="minorEastAsia"/>
        </w:rPr>
        <w:t xml:space="preserve"> and NPV segmentation results obtained using the </w:t>
      </w:r>
      <w:proofErr w:type="spellStart"/>
      <w:r>
        <w:rPr>
          <w:rFonts w:eastAsiaTheme="minorEastAsia"/>
        </w:rPr>
        <w:t>Haralick</w:t>
      </w:r>
      <w:proofErr w:type="spellEnd"/>
      <w:r>
        <w:rPr>
          <w:rFonts w:eastAsiaTheme="minorEastAsia"/>
        </w:rPr>
        <w:t xml:space="preserve"> texture descriptors where similar to the ones us</w:t>
      </w:r>
      <w:r w:rsidR="00BE4DF5">
        <w:rPr>
          <w:rFonts w:eastAsiaTheme="minorEastAsia"/>
        </w:rPr>
        <w:t>ing the first order descriptors;</w:t>
      </w:r>
      <w:r>
        <w:rPr>
          <w:rFonts w:eastAsiaTheme="minorEastAsia"/>
        </w:rPr>
        <w:t xml:space="preserve"> the higher values of accuracy (90.60%), sensitivity (88.66%) and NPV (87.24%) were obtained with the homogeneity of the co-occurrence matrix</w:t>
      </w:r>
      <w:r w:rsidR="00BE4DF5">
        <w:rPr>
          <w:rFonts w:eastAsiaTheme="minorEastAsia"/>
        </w:rPr>
        <w:t>, although this texture descriptor also enhance the specificity and PPV of the segmentation</w:t>
      </w:r>
      <w:r>
        <w:rPr>
          <w:rFonts w:eastAsiaTheme="minorEastAsia"/>
        </w:rPr>
        <w:t xml:space="preserve"> the contrast of the co-occurrence matrix increase </w:t>
      </w:r>
      <w:r w:rsidR="00BE4DF5">
        <w:rPr>
          <w:rFonts w:eastAsiaTheme="minorEastAsia"/>
        </w:rPr>
        <w:t xml:space="preserve">these indexes </w:t>
      </w:r>
      <w:r>
        <w:rPr>
          <w:rFonts w:eastAsiaTheme="minorEastAsia"/>
        </w:rPr>
        <w:t xml:space="preserve">significantly, getting values of 96.71% and 96.16% respectively; none of the </w:t>
      </w:r>
      <w:proofErr w:type="spellStart"/>
      <w:r>
        <w:rPr>
          <w:rFonts w:eastAsiaTheme="minorEastAsia"/>
        </w:rPr>
        <w:t>Haralick</w:t>
      </w:r>
      <w:proofErr w:type="spellEnd"/>
      <w:r>
        <w:rPr>
          <w:rFonts w:eastAsiaTheme="minorEastAsia"/>
        </w:rPr>
        <w:t xml:space="preserve"> texture descriptors was able to increase the NPV value. The results of the segmentation using run-length texture descriptors lead to better results; the LRE and the SRE were the only texture descriptors of the ones listed in table 1 that were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rsidR="00820A98" w:rsidRDefault="00820A98" w:rsidP="004460DB">
      <w:pPr>
        <w:spacing w:after="0"/>
        <w:ind w:left="720" w:hanging="720"/>
        <w:rPr>
          <w:rFonts w:eastAsiaTheme="minorEastAsia"/>
          <w:b/>
        </w:rPr>
      </w:pPr>
      <w:r>
        <w:rPr>
          <w:rFonts w:eastAsiaTheme="minorEastAsia"/>
          <w:b/>
          <w:noProof/>
        </w:rPr>
        <w:lastRenderedPageBreak/>
        <w:drawing>
          <wp:inline distT="0" distB="0" distL="0" distR="0" wp14:anchorId="638DF941" wp14:editId="58A01BE3">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7">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rsidR="00725050" w:rsidRPr="00896376" w:rsidRDefault="004460DB" w:rsidP="00896376">
      <w:pPr>
        <w:spacing w:after="0"/>
        <w:ind w:left="720" w:hanging="720"/>
        <w:jc w:val="center"/>
        <w:rPr>
          <w:rFonts w:eastAsiaTheme="minorEastAsia"/>
          <w:sz w:val="18"/>
          <w:szCs w:val="18"/>
        </w:rPr>
      </w:pPr>
      <w:proofErr w:type="gramStart"/>
      <w:r>
        <w:rPr>
          <w:rFonts w:eastAsiaTheme="minorEastAsia"/>
          <w:sz w:val="18"/>
          <w:szCs w:val="18"/>
        </w:rPr>
        <w:t>Figure 2</w:t>
      </w:r>
      <w:r w:rsidR="00820A98" w:rsidRPr="00820A98">
        <w:rPr>
          <w:rFonts w:eastAsiaTheme="minorEastAsia"/>
          <w:sz w:val="18"/>
          <w:szCs w:val="18"/>
        </w:rPr>
        <w:t>.</w:t>
      </w:r>
      <w:proofErr w:type="gramEnd"/>
      <w:r w:rsidR="00820A98">
        <w:rPr>
          <w:rFonts w:eastAsiaTheme="minorEastAsia"/>
          <w:sz w:val="18"/>
          <w:szCs w:val="18"/>
        </w:rPr>
        <w:t xml:space="preserve"> </w:t>
      </w:r>
      <w:proofErr w:type="gramStart"/>
      <w:r w:rsidR="00820A98">
        <w:rPr>
          <w:rFonts w:eastAsiaTheme="minorEastAsia"/>
          <w:sz w:val="18"/>
          <w:szCs w:val="18"/>
        </w:rPr>
        <w:t>Textural analysis of breast ultrasound images.</w:t>
      </w:r>
      <w:proofErr w:type="gramEnd"/>
      <w:r w:rsidR="00820A98">
        <w:rPr>
          <w:rFonts w:eastAsiaTheme="minorEastAsia"/>
          <w:sz w:val="18"/>
          <w:szCs w:val="18"/>
        </w:rPr>
        <w:t xml:space="preserve"> a) </w:t>
      </w:r>
      <w:proofErr w:type="gramStart"/>
      <w:r w:rsidR="00820A98">
        <w:rPr>
          <w:rFonts w:eastAsiaTheme="minorEastAsia"/>
          <w:sz w:val="18"/>
          <w:szCs w:val="18"/>
        </w:rPr>
        <w:t>original</w:t>
      </w:r>
      <w:proofErr w:type="gramEnd"/>
      <w:r w:rsidR="00820A98">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rsidR="004460DB" w:rsidRDefault="004460DB" w:rsidP="00667932">
      <w:pPr>
        <w:spacing w:after="0"/>
        <w:ind w:left="720" w:hanging="720"/>
        <w:jc w:val="center"/>
        <w:rPr>
          <w:rFonts w:eastAsiaTheme="minorEastAsia"/>
          <w:sz w:val="18"/>
          <w:szCs w:val="18"/>
        </w:rPr>
      </w:pPr>
    </w:p>
    <w:p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upgraded, while the increase of sensitivity in the segmentation using texture descriptors is not as significant as in the accuracy, specificity and PPV, it shows that the segmentation results are better than using only the original image or the pre-processed intensity image. While none of the first order and </w:t>
      </w:r>
      <w:proofErr w:type="spellStart"/>
      <w:r>
        <w:rPr>
          <w:rFonts w:eastAsiaTheme="minorEastAsia"/>
        </w:rPr>
        <w:t>Haralick</w:t>
      </w:r>
      <w:proofErr w:type="spellEnd"/>
      <w:r>
        <w:rPr>
          <w:rFonts w:eastAsiaTheme="minorEastAsia"/>
        </w:rPr>
        <w:t xml:space="preserve"> texture descriptors were able to increase the NPV value of the segmentation, table 5 shows that the SRE was able to increase it by only .32%; although this increment is insignificant, at least this descriptor do not diminish the NPV of the segmentation.</w:t>
      </w:r>
    </w:p>
    <w:p w:rsidR="00E4319B" w:rsidRDefault="00E4319B" w:rsidP="00E4319B">
      <w:pPr>
        <w:spacing w:after="0"/>
        <w:jc w:val="center"/>
        <w:rPr>
          <w:rFonts w:eastAsiaTheme="minorEastAsia"/>
          <w:sz w:val="18"/>
          <w:szCs w:val="18"/>
        </w:rPr>
      </w:pPr>
    </w:p>
    <w:p w:rsidR="00E4319B" w:rsidRPr="00C469B1" w:rsidRDefault="00E4319B" w:rsidP="00E4319B">
      <w:pPr>
        <w:spacing w:after="0"/>
        <w:jc w:val="center"/>
        <w:rPr>
          <w:rFonts w:eastAsiaTheme="minorEastAsia"/>
          <w:sz w:val="18"/>
        </w:rPr>
      </w:pPr>
      <w:proofErr w:type="gramStart"/>
      <w:r>
        <w:rPr>
          <w:rFonts w:eastAsiaTheme="minorEastAsia"/>
          <w:sz w:val="18"/>
        </w:rPr>
        <w:t>Table 5.</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rsidTr="00127201">
        <w:trPr>
          <w:jc w:val="center"/>
        </w:trPr>
        <w:tc>
          <w:tcPr>
            <w:tcW w:w="1296" w:type="dxa"/>
          </w:tcPr>
          <w:p w:rsidR="00E4319B" w:rsidRDefault="00E4319B" w:rsidP="00127201">
            <w:pPr>
              <w:rPr>
                <w:rFonts w:eastAsiaTheme="minorEastAsia"/>
                <w:sz w:val="18"/>
              </w:rPr>
            </w:pPr>
            <w:r>
              <w:rPr>
                <w:rFonts w:eastAsiaTheme="minorEastAsia"/>
                <w:sz w:val="18"/>
              </w:rPr>
              <w:t>Category</w:t>
            </w:r>
          </w:p>
        </w:tc>
        <w:tc>
          <w:tcPr>
            <w:tcW w:w="1262" w:type="dxa"/>
          </w:tcPr>
          <w:p w:rsidR="00E4319B" w:rsidRDefault="00E4319B" w:rsidP="00127201">
            <w:pPr>
              <w:jc w:val="both"/>
              <w:rPr>
                <w:rFonts w:eastAsiaTheme="minorEastAsia"/>
                <w:sz w:val="18"/>
              </w:rPr>
            </w:pPr>
            <w:r>
              <w:rPr>
                <w:rFonts w:eastAsiaTheme="minorEastAsia"/>
                <w:sz w:val="18"/>
              </w:rPr>
              <w:t>Descriptor</w:t>
            </w:r>
          </w:p>
        </w:tc>
        <w:tc>
          <w:tcPr>
            <w:tcW w:w="1431" w:type="dxa"/>
          </w:tcPr>
          <w:p w:rsidR="00E4319B" w:rsidRPr="00C469B1" w:rsidRDefault="00E4319B" w:rsidP="00127201">
            <w:pPr>
              <w:jc w:val="both"/>
              <w:rPr>
                <w:rFonts w:eastAsiaTheme="minorEastAsia"/>
                <w:sz w:val="18"/>
              </w:rPr>
            </w:pPr>
            <w:r>
              <w:rPr>
                <w:rFonts w:eastAsiaTheme="minorEastAsia"/>
                <w:sz w:val="18"/>
              </w:rPr>
              <w:t>Accuracy</w:t>
            </w:r>
          </w:p>
        </w:tc>
        <w:tc>
          <w:tcPr>
            <w:tcW w:w="1468" w:type="dxa"/>
          </w:tcPr>
          <w:p w:rsidR="00E4319B" w:rsidRPr="00C469B1" w:rsidRDefault="00E4319B" w:rsidP="00127201">
            <w:pPr>
              <w:jc w:val="both"/>
              <w:rPr>
                <w:rFonts w:eastAsiaTheme="minorEastAsia"/>
                <w:sz w:val="18"/>
              </w:rPr>
            </w:pPr>
            <w:r>
              <w:rPr>
                <w:rFonts w:eastAsiaTheme="minorEastAsia"/>
                <w:sz w:val="18"/>
              </w:rPr>
              <w:t>Sensitivity</w:t>
            </w:r>
          </w:p>
        </w:tc>
        <w:tc>
          <w:tcPr>
            <w:tcW w:w="1469" w:type="dxa"/>
          </w:tcPr>
          <w:p w:rsidR="00E4319B" w:rsidRPr="00C469B1" w:rsidRDefault="00E4319B" w:rsidP="00127201">
            <w:pPr>
              <w:jc w:val="both"/>
              <w:rPr>
                <w:rFonts w:eastAsiaTheme="minorEastAsia"/>
                <w:sz w:val="18"/>
              </w:rPr>
            </w:pPr>
            <w:r>
              <w:rPr>
                <w:rFonts w:eastAsiaTheme="minorEastAsia"/>
                <w:sz w:val="18"/>
              </w:rPr>
              <w:t>Specificity</w:t>
            </w:r>
          </w:p>
        </w:tc>
        <w:tc>
          <w:tcPr>
            <w:tcW w:w="1322" w:type="dxa"/>
          </w:tcPr>
          <w:p w:rsidR="00E4319B" w:rsidRPr="00C469B1" w:rsidRDefault="00E4319B" w:rsidP="00127201">
            <w:pPr>
              <w:jc w:val="both"/>
              <w:rPr>
                <w:rFonts w:eastAsiaTheme="minorEastAsia"/>
                <w:sz w:val="18"/>
              </w:rPr>
            </w:pPr>
            <w:r>
              <w:rPr>
                <w:rFonts w:eastAsiaTheme="minorEastAsia"/>
                <w:sz w:val="18"/>
              </w:rPr>
              <w:t>PPV</w:t>
            </w:r>
          </w:p>
        </w:tc>
        <w:tc>
          <w:tcPr>
            <w:tcW w:w="1328" w:type="dxa"/>
          </w:tcPr>
          <w:p w:rsidR="00E4319B" w:rsidRPr="00C469B1" w:rsidRDefault="00E4319B" w:rsidP="00127201">
            <w:pPr>
              <w:jc w:val="both"/>
              <w:rPr>
                <w:rFonts w:eastAsiaTheme="minorEastAsia"/>
                <w:sz w:val="18"/>
              </w:rPr>
            </w:pPr>
            <w:r>
              <w:rPr>
                <w:rFonts w:eastAsiaTheme="minorEastAsia"/>
                <w:sz w:val="18"/>
              </w:rPr>
              <w:t>NPV</w:t>
            </w:r>
          </w:p>
        </w:tc>
      </w:tr>
      <w:tr w:rsidR="00E4319B" w:rsidRPr="00C469B1" w:rsidTr="00127201">
        <w:trPr>
          <w:jc w:val="center"/>
        </w:trPr>
        <w:tc>
          <w:tcPr>
            <w:tcW w:w="1296" w:type="dxa"/>
          </w:tcPr>
          <w:p w:rsidR="00E4319B" w:rsidRPr="00185554" w:rsidRDefault="00E4319B" w:rsidP="00127201">
            <w:pPr>
              <w:jc w:val="both"/>
              <w:rPr>
                <w:rFonts w:ascii="Calibri" w:hAnsi="Calibri" w:cs="Calibri"/>
                <w:color w:val="000000"/>
                <w:sz w:val="18"/>
              </w:rPr>
            </w:pPr>
            <w:r>
              <w:rPr>
                <w:rFonts w:ascii="Calibri" w:hAnsi="Calibri" w:cs="Calibri"/>
                <w:color w:val="000000"/>
                <w:sz w:val="18"/>
              </w:rPr>
              <w:t>First Order</w:t>
            </w:r>
          </w:p>
        </w:tc>
        <w:tc>
          <w:tcPr>
            <w:tcW w:w="1262"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Mean</w:t>
            </w:r>
          </w:p>
        </w:tc>
        <w:tc>
          <w:tcPr>
            <w:tcW w:w="1431"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90.58%</w:t>
            </w:r>
          </w:p>
        </w:tc>
        <w:tc>
          <w:tcPr>
            <w:tcW w:w="1468"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89.36%</w:t>
            </w:r>
          </w:p>
        </w:tc>
        <w:tc>
          <w:tcPr>
            <w:tcW w:w="1469"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95.24%</w:t>
            </w:r>
          </w:p>
        </w:tc>
        <w:tc>
          <w:tcPr>
            <w:tcW w:w="1322"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94.08%</w:t>
            </w:r>
          </w:p>
        </w:tc>
        <w:tc>
          <w:tcPr>
            <w:tcW w:w="1328" w:type="dxa"/>
          </w:tcPr>
          <w:p w:rsidR="00E4319B" w:rsidRPr="00C469B1" w:rsidRDefault="00E4319B" w:rsidP="00127201">
            <w:pPr>
              <w:jc w:val="both"/>
              <w:rPr>
                <w:rFonts w:ascii="Calibri" w:hAnsi="Calibri" w:cs="Calibri"/>
                <w:color w:val="000000"/>
                <w:sz w:val="18"/>
              </w:rPr>
            </w:pPr>
            <w:r>
              <w:rPr>
                <w:rFonts w:ascii="Calibri" w:hAnsi="Calibri" w:cs="Calibri"/>
                <w:color w:val="000000"/>
                <w:sz w:val="18"/>
              </w:rPr>
              <w:t>87.08%</w:t>
            </w:r>
          </w:p>
        </w:tc>
      </w:tr>
      <w:tr w:rsidR="00E4319B" w:rsidRPr="00C469B1" w:rsidTr="00127201">
        <w:trPr>
          <w:jc w:val="center"/>
        </w:trPr>
        <w:tc>
          <w:tcPr>
            <w:tcW w:w="1296" w:type="dxa"/>
          </w:tcPr>
          <w:p w:rsidR="00E4319B" w:rsidRPr="00185554" w:rsidRDefault="00E4319B" w:rsidP="00127201">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rsidR="00E4319B" w:rsidRPr="00185554" w:rsidRDefault="00E4319B" w:rsidP="00127201">
            <w:pPr>
              <w:jc w:val="both"/>
              <w:rPr>
                <w:rFonts w:ascii="Calibri" w:hAnsi="Calibri" w:cs="Calibri"/>
                <w:color w:val="000000"/>
                <w:sz w:val="18"/>
              </w:rPr>
            </w:pPr>
            <w:r>
              <w:rPr>
                <w:rFonts w:ascii="Calibri" w:hAnsi="Calibri" w:cs="Calibri"/>
                <w:color w:val="000000"/>
                <w:sz w:val="18"/>
              </w:rPr>
              <w:t>Homogeneity</w:t>
            </w:r>
          </w:p>
        </w:tc>
        <w:tc>
          <w:tcPr>
            <w:tcW w:w="1431" w:type="dxa"/>
          </w:tcPr>
          <w:p w:rsidR="00E4319B" w:rsidRPr="00185554" w:rsidRDefault="00E4319B" w:rsidP="00127201">
            <w:pPr>
              <w:rPr>
                <w:rFonts w:ascii="Calibri" w:hAnsi="Calibri" w:cs="Calibri"/>
                <w:color w:val="000000"/>
                <w:sz w:val="18"/>
              </w:rPr>
            </w:pPr>
            <w:r>
              <w:rPr>
                <w:rFonts w:ascii="Calibri" w:hAnsi="Calibri" w:cs="Calibri"/>
                <w:color w:val="000000"/>
                <w:sz w:val="18"/>
              </w:rPr>
              <w:t>90.60%</w:t>
            </w:r>
          </w:p>
        </w:tc>
        <w:tc>
          <w:tcPr>
            <w:tcW w:w="1468" w:type="dxa"/>
          </w:tcPr>
          <w:p w:rsidR="00E4319B" w:rsidRPr="00185554" w:rsidRDefault="00E4319B" w:rsidP="00127201">
            <w:pPr>
              <w:jc w:val="both"/>
              <w:rPr>
                <w:rFonts w:ascii="Calibri" w:hAnsi="Calibri" w:cs="Calibri"/>
                <w:color w:val="000000"/>
                <w:sz w:val="18"/>
              </w:rPr>
            </w:pPr>
            <w:r>
              <w:rPr>
                <w:rFonts w:ascii="Calibri" w:hAnsi="Calibri" w:cs="Calibri"/>
                <w:color w:val="000000"/>
                <w:sz w:val="18"/>
              </w:rPr>
              <w:t>88.66%</w:t>
            </w:r>
          </w:p>
        </w:tc>
        <w:tc>
          <w:tcPr>
            <w:tcW w:w="1469" w:type="dxa"/>
          </w:tcPr>
          <w:p w:rsidR="00E4319B" w:rsidRPr="00185554" w:rsidRDefault="00E4319B" w:rsidP="00127201">
            <w:pPr>
              <w:rPr>
                <w:rFonts w:ascii="Calibri" w:hAnsi="Calibri" w:cs="Calibri"/>
                <w:color w:val="000000"/>
                <w:sz w:val="18"/>
              </w:rPr>
            </w:pPr>
            <w:r>
              <w:rPr>
                <w:rFonts w:ascii="Calibri" w:hAnsi="Calibri" w:cs="Calibri"/>
                <w:color w:val="000000"/>
                <w:sz w:val="18"/>
              </w:rPr>
              <w:t>94.84%</w:t>
            </w:r>
          </w:p>
        </w:tc>
        <w:tc>
          <w:tcPr>
            <w:tcW w:w="1322" w:type="dxa"/>
          </w:tcPr>
          <w:p w:rsidR="00E4319B" w:rsidRPr="00185554" w:rsidRDefault="00E4319B" w:rsidP="00127201">
            <w:pPr>
              <w:jc w:val="both"/>
              <w:rPr>
                <w:rFonts w:ascii="Calibri" w:hAnsi="Calibri" w:cs="Calibri"/>
                <w:color w:val="000000"/>
                <w:sz w:val="18"/>
              </w:rPr>
            </w:pPr>
            <w:r>
              <w:rPr>
                <w:rFonts w:ascii="Calibri" w:hAnsi="Calibri" w:cs="Calibri"/>
                <w:color w:val="000000"/>
                <w:sz w:val="18"/>
              </w:rPr>
              <w:t>93.40%</w:t>
            </w:r>
          </w:p>
        </w:tc>
        <w:tc>
          <w:tcPr>
            <w:tcW w:w="1328" w:type="dxa"/>
          </w:tcPr>
          <w:p w:rsidR="00E4319B" w:rsidRPr="00185554" w:rsidRDefault="00E4319B" w:rsidP="00127201">
            <w:pPr>
              <w:jc w:val="both"/>
              <w:rPr>
                <w:rFonts w:ascii="Calibri" w:hAnsi="Calibri" w:cs="Calibri"/>
                <w:color w:val="000000"/>
                <w:sz w:val="18"/>
              </w:rPr>
            </w:pPr>
            <w:r>
              <w:rPr>
                <w:rFonts w:ascii="Calibri" w:hAnsi="Calibri" w:cs="Calibri"/>
                <w:color w:val="000000"/>
                <w:sz w:val="18"/>
              </w:rPr>
              <w:t>87.24%</w:t>
            </w:r>
          </w:p>
        </w:tc>
      </w:tr>
      <w:tr w:rsidR="00E4319B" w:rsidRPr="00C469B1" w:rsidTr="00127201">
        <w:trPr>
          <w:jc w:val="center"/>
        </w:trPr>
        <w:tc>
          <w:tcPr>
            <w:tcW w:w="1296" w:type="dxa"/>
          </w:tcPr>
          <w:p w:rsidR="00E4319B" w:rsidRDefault="00E4319B" w:rsidP="00127201">
            <w:pPr>
              <w:jc w:val="both"/>
              <w:rPr>
                <w:rFonts w:ascii="Calibri" w:hAnsi="Calibri" w:cs="Calibri"/>
                <w:color w:val="000000"/>
                <w:sz w:val="18"/>
              </w:rPr>
            </w:pPr>
            <w:r>
              <w:rPr>
                <w:rFonts w:ascii="Calibri" w:hAnsi="Calibri" w:cs="Calibri"/>
                <w:color w:val="000000"/>
                <w:sz w:val="18"/>
              </w:rPr>
              <w:t>Run-length</w:t>
            </w:r>
          </w:p>
        </w:tc>
        <w:tc>
          <w:tcPr>
            <w:tcW w:w="1262" w:type="dxa"/>
          </w:tcPr>
          <w:p w:rsidR="00E4319B" w:rsidRPr="00341E29" w:rsidRDefault="00E4319B" w:rsidP="00127201">
            <w:pPr>
              <w:jc w:val="both"/>
              <w:rPr>
                <w:rFonts w:ascii="Calibri" w:hAnsi="Calibri" w:cs="Calibri"/>
                <w:color w:val="000000"/>
                <w:sz w:val="18"/>
              </w:rPr>
            </w:pPr>
            <w:r>
              <w:rPr>
                <w:rFonts w:ascii="Calibri" w:hAnsi="Calibri" w:cs="Calibri"/>
                <w:color w:val="000000"/>
                <w:sz w:val="18"/>
              </w:rPr>
              <w:t>SRE</w:t>
            </w:r>
          </w:p>
        </w:tc>
        <w:tc>
          <w:tcPr>
            <w:tcW w:w="1431" w:type="dxa"/>
          </w:tcPr>
          <w:p w:rsidR="00E4319B" w:rsidRPr="00341E29" w:rsidRDefault="00E4319B" w:rsidP="00127201">
            <w:pPr>
              <w:jc w:val="both"/>
              <w:rPr>
                <w:rFonts w:ascii="Calibri" w:hAnsi="Calibri" w:cs="Calibri"/>
                <w:color w:val="000000"/>
                <w:sz w:val="18"/>
              </w:rPr>
            </w:pPr>
            <w:r>
              <w:rPr>
                <w:rFonts w:ascii="Calibri" w:hAnsi="Calibri" w:cs="Calibri"/>
                <w:color w:val="000000"/>
                <w:sz w:val="18"/>
              </w:rPr>
              <w:t>91.02%</w:t>
            </w:r>
          </w:p>
        </w:tc>
        <w:tc>
          <w:tcPr>
            <w:tcW w:w="1468" w:type="dxa"/>
          </w:tcPr>
          <w:p w:rsidR="00E4319B" w:rsidRDefault="00E4319B" w:rsidP="00127201">
            <w:pPr>
              <w:jc w:val="both"/>
              <w:rPr>
                <w:rFonts w:ascii="Calibri" w:hAnsi="Calibri" w:cs="Calibri"/>
                <w:color w:val="000000"/>
                <w:sz w:val="18"/>
              </w:rPr>
            </w:pPr>
            <w:r>
              <w:rPr>
                <w:rFonts w:ascii="Calibri" w:hAnsi="Calibri" w:cs="Calibri"/>
                <w:color w:val="000000"/>
                <w:sz w:val="18"/>
              </w:rPr>
              <w:t>88.58%</w:t>
            </w:r>
          </w:p>
        </w:tc>
        <w:tc>
          <w:tcPr>
            <w:tcW w:w="1469" w:type="dxa"/>
          </w:tcPr>
          <w:p w:rsidR="00E4319B" w:rsidRPr="00341E29" w:rsidRDefault="00E4319B" w:rsidP="00127201">
            <w:pPr>
              <w:rPr>
                <w:rFonts w:ascii="Calibri" w:hAnsi="Calibri" w:cs="Calibri"/>
                <w:color w:val="000000"/>
                <w:sz w:val="18"/>
              </w:rPr>
            </w:pPr>
            <w:r>
              <w:rPr>
                <w:rFonts w:ascii="Calibri" w:hAnsi="Calibri" w:cs="Calibri"/>
                <w:color w:val="000000"/>
                <w:sz w:val="18"/>
              </w:rPr>
              <w:t>96.89%</w:t>
            </w:r>
          </w:p>
        </w:tc>
        <w:tc>
          <w:tcPr>
            <w:tcW w:w="1322" w:type="dxa"/>
          </w:tcPr>
          <w:p w:rsidR="00E4319B" w:rsidRPr="00341E29" w:rsidRDefault="00E4319B" w:rsidP="00127201">
            <w:pPr>
              <w:jc w:val="both"/>
              <w:rPr>
                <w:rFonts w:ascii="Calibri" w:hAnsi="Calibri" w:cs="Calibri"/>
                <w:color w:val="000000"/>
                <w:sz w:val="18"/>
              </w:rPr>
            </w:pPr>
            <w:r>
              <w:rPr>
                <w:rFonts w:ascii="Calibri" w:hAnsi="Calibri" w:cs="Calibri"/>
                <w:color w:val="000000"/>
                <w:sz w:val="18"/>
              </w:rPr>
              <w:t>96.34%</w:t>
            </w:r>
          </w:p>
        </w:tc>
        <w:tc>
          <w:tcPr>
            <w:tcW w:w="1328" w:type="dxa"/>
          </w:tcPr>
          <w:p w:rsidR="00E4319B" w:rsidRPr="00341E29" w:rsidRDefault="00E4319B" w:rsidP="00127201">
            <w:pPr>
              <w:jc w:val="both"/>
              <w:rPr>
                <w:rFonts w:ascii="Calibri" w:hAnsi="Calibri" w:cs="Calibri"/>
                <w:color w:val="000000"/>
                <w:sz w:val="18"/>
              </w:rPr>
            </w:pPr>
            <w:r>
              <w:rPr>
                <w:rFonts w:ascii="Calibri" w:hAnsi="Calibri" w:cs="Calibri"/>
                <w:color w:val="000000"/>
                <w:sz w:val="18"/>
              </w:rPr>
              <w:t>89.16%</w:t>
            </w:r>
          </w:p>
        </w:tc>
      </w:tr>
    </w:tbl>
    <w:p w:rsidR="00E4319B" w:rsidRDefault="00E4319B" w:rsidP="00E4319B">
      <w:pPr>
        <w:jc w:val="both"/>
        <w:rPr>
          <w:rFonts w:eastAsiaTheme="minorEastAsia"/>
        </w:rPr>
      </w:pPr>
    </w:p>
    <w:p w:rsidR="00E4319B" w:rsidRPr="00896376" w:rsidRDefault="00E4319B" w:rsidP="00896376">
      <w:pPr>
        <w:jc w:val="both"/>
        <w:rPr>
          <w:rFonts w:eastAsiaTheme="minorEastAsia"/>
        </w:rPr>
      </w:pPr>
    </w:p>
    <w:p w:rsidR="00F51C4C" w:rsidRDefault="00F51C4C" w:rsidP="00F51C4C">
      <w:pPr>
        <w:spacing w:after="0"/>
        <w:jc w:val="both"/>
        <w:rPr>
          <w:rFonts w:eastAsiaTheme="minorEastAsia"/>
          <w:sz w:val="18"/>
          <w:szCs w:val="18"/>
        </w:rPr>
      </w:pPr>
      <w:r>
        <w:rPr>
          <w:rFonts w:eastAsiaTheme="minorEastAsia"/>
          <w:noProof/>
        </w:rPr>
        <w:lastRenderedPageBreak/>
        <w:drawing>
          <wp:inline distT="0" distB="0" distL="0" distR="0" wp14:anchorId="115AB52D" wp14:editId="5FE52D6D">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8">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rsidR="00667932" w:rsidRDefault="004460DB" w:rsidP="00F51C4C">
      <w:pPr>
        <w:spacing w:after="0"/>
        <w:jc w:val="center"/>
        <w:rPr>
          <w:rFonts w:eastAsiaTheme="minorEastAsia"/>
          <w:sz w:val="18"/>
          <w:szCs w:val="18"/>
        </w:rPr>
      </w:pPr>
      <w:proofErr w:type="gramStart"/>
      <w:r>
        <w:rPr>
          <w:rFonts w:eastAsiaTheme="minorEastAsia"/>
          <w:sz w:val="18"/>
          <w:szCs w:val="18"/>
        </w:rPr>
        <w:t>Figure 3</w:t>
      </w:r>
      <w:r w:rsidR="00F51C4C">
        <w:rPr>
          <w:rFonts w:eastAsiaTheme="minorEastAsia"/>
          <w:sz w:val="18"/>
          <w:szCs w:val="18"/>
        </w:rPr>
        <w:t>.</w:t>
      </w:r>
      <w:proofErr w:type="gramEnd"/>
      <w:r w:rsidR="00F51C4C">
        <w:rPr>
          <w:rFonts w:eastAsiaTheme="minorEastAsia"/>
          <w:sz w:val="18"/>
          <w:szCs w:val="18"/>
        </w:rPr>
        <w:t xml:space="preserve"> </w:t>
      </w:r>
      <w:proofErr w:type="gramStart"/>
      <w:r w:rsidR="00F51C4C">
        <w:rPr>
          <w:rFonts w:eastAsiaTheme="minorEastAsia"/>
          <w:sz w:val="18"/>
          <w:szCs w:val="18"/>
        </w:rPr>
        <w:t>Normalized histograms of textural analysis.</w:t>
      </w:r>
      <w:proofErr w:type="gramEnd"/>
      <w:r w:rsidR="00F51C4C">
        <w:rPr>
          <w:rFonts w:eastAsiaTheme="minorEastAsia"/>
          <w:sz w:val="18"/>
          <w:szCs w:val="18"/>
        </w:rPr>
        <w:t xml:space="preserve"> a) </w:t>
      </w:r>
      <w:proofErr w:type="gramStart"/>
      <w:r w:rsidR="00F51C4C">
        <w:rPr>
          <w:rFonts w:eastAsiaTheme="minorEastAsia"/>
          <w:sz w:val="18"/>
          <w:szCs w:val="18"/>
        </w:rPr>
        <w:t>original</w:t>
      </w:r>
      <w:proofErr w:type="gramEnd"/>
      <w:r w:rsidR="00F51C4C">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rsidR="00E4319B" w:rsidRDefault="00E4319B" w:rsidP="00394B93">
      <w:pPr>
        <w:jc w:val="both"/>
        <w:rPr>
          <w:rFonts w:eastAsiaTheme="minorEastAsia"/>
        </w:rPr>
      </w:pPr>
    </w:p>
    <w:p w:rsidR="00293AE4" w:rsidRDefault="00CF57CE" w:rsidP="00394B93">
      <w:pPr>
        <w:jc w:val="both"/>
        <w:rPr>
          <w:rFonts w:eastAsiaTheme="minorEastAsia"/>
        </w:rPr>
      </w:pPr>
      <w:r>
        <w:rPr>
          <w:rFonts w:eastAsiaTheme="minorEastAsia"/>
        </w:rPr>
        <w:t>Figure 4</w:t>
      </w:r>
      <w:r w:rsidR="00293AE4">
        <w:rPr>
          <w:rFonts w:eastAsiaTheme="minorEastAsia"/>
        </w:rPr>
        <w:t xml:space="preserve">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w:t>
      </w:r>
      <w:r>
        <w:rPr>
          <w:rFonts w:eastAsiaTheme="minorEastAsia"/>
        </w:rPr>
        <w:t>gmented images shown in figure 4</w:t>
      </w:r>
      <w:r w:rsidR="00293AE4">
        <w:rPr>
          <w:rFonts w:eastAsiaTheme="minorEastAsia"/>
        </w:rPr>
        <w:t>.</w:t>
      </w:r>
    </w:p>
    <w:p w:rsidR="002C3A58" w:rsidRPr="002C3A58" w:rsidRDefault="002C3A58" w:rsidP="002C3A58">
      <w:pPr>
        <w:spacing w:after="0"/>
        <w:jc w:val="center"/>
        <w:rPr>
          <w:rFonts w:eastAsiaTheme="minorEastAsia"/>
          <w:sz w:val="18"/>
        </w:rPr>
      </w:pPr>
      <w:proofErr w:type="gramStart"/>
      <w:r>
        <w:rPr>
          <w:rFonts w:eastAsiaTheme="minorEastAsia"/>
          <w:sz w:val="18"/>
        </w:rPr>
        <w:lastRenderedPageBreak/>
        <w:t>Table 6.</w:t>
      </w:r>
      <w:proofErr w:type="gramEnd"/>
      <w:r>
        <w:rPr>
          <w:rFonts w:eastAsiaTheme="minorEastAsia"/>
          <w:sz w:val="18"/>
        </w:rPr>
        <w:t xml:space="preserve"> Segmentation results for the segmented images shown in figure 5.</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rsidTr="002C3A58">
        <w:trPr>
          <w:jc w:val="center"/>
        </w:trPr>
        <w:tc>
          <w:tcPr>
            <w:tcW w:w="1638" w:type="dxa"/>
          </w:tcPr>
          <w:p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rsidR="009B11A3" w:rsidRDefault="009B11A3" w:rsidP="00394B93">
      <w:pPr>
        <w:jc w:val="both"/>
        <w:rPr>
          <w:rFonts w:eastAsiaTheme="minorEastAsia"/>
        </w:rPr>
      </w:pPr>
    </w:p>
    <w:p w:rsidR="00971ADD" w:rsidRDefault="00971ADD" w:rsidP="00394B93">
      <w:pPr>
        <w:jc w:val="both"/>
        <w:rPr>
          <w:rFonts w:eastAsiaTheme="minorEastAsia"/>
        </w:rPr>
      </w:pPr>
      <w:r>
        <w:rPr>
          <w:rFonts w:eastAsiaTheme="minorEastAsia"/>
        </w:rPr>
        <w:t>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16%, 24% and 34% respectivel</w:t>
      </w:r>
      <w:r w:rsidR="00CF57CE">
        <w:rPr>
          <w:rFonts w:eastAsiaTheme="minorEastAsia"/>
        </w:rPr>
        <w:t>y) using the S</w:t>
      </w:r>
      <w:r>
        <w:rPr>
          <w:rFonts w:eastAsiaTheme="minorEastAsia"/>
        </w:rPr>
        <w:t xml:space="preserve">RE of the run-length matrix as texture descriptor. </w:t>
      </w:r>
    </w:p>
    <w:p w:rsidR="00293AE4" w:rsidRDefault="00293AE4" w:rsidP="00293AE4">
      <w:pPr>
        <w:spacing w:after="0"/>
        <w:jc w:val="center"/>
        <w:rPr>
          <w:rFonts w:eastAsiaTheme="minorEastAsia"/>
          <w:sz w:val="18"/>
          <w:szCs w:val="18"/>
        </w:rPr>
      </w:pPr>
      <w:r>
        <w:rPr>
          <w:rFonts w:eastAsiaTheme="minorEastAsia"/>
          <w:noProof/>
        </w:rPr>
        <w:drawing>
          <wp:inline distT="0" distB="0" distL="0" distR="0" wp14:anchorId="760CA3A2" wp14:editId="5DEE736A">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9">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rsidR="00293AE4" w:rsidRDefault="004460DB" w:rsidP="00293AE4">
      <w:pPr>
        <w:spacing w:after="0"/>
        <w:jc w:val="center"/>
        <w:rPr>
          <w:rFonts w:eastAsiaTheme="minorEastAsia"/>
          <w:sz w:val="18"/>
          <w:szCs w:val="18"/>
        </w:rPr>
      </w:pPr>
      <w:proofErr w:type="gramStart"/>
      <w:r>
        <w:rPr>
          <w:rFonts w:eastAsiaTheme="minorEastAsia"/>
          <w:sz w:val="18"/>
          <w:szCs w:val="18"/>
        </w:rPr>
        <w:t>Figure 4</w:t>
      </w:r>
      <w:r w:rsidR="00293AE4">
        <w:rPr>
          <w:rFonts w:eastAsiaTheme="minorEastAsia"/>
          <w:sz w:val="18"/>
          <w:szCs w:val="18"/>
        </w:rPr>
        <w:t>.</w:t>
      </w:r>
      <w:proofErr w:type="gramEnd"/>
      <w:r w:rsidR="00293AE4">
        <w:rPr>
          <w:rFonts w:eastAsiaTheme="minorEastAsia"/>
          <w:sz w:val="18"/>
          <w:szCs w:val="18"/>
        </w:rPr>
        <w:t xml:space="preserve"> Segmentation of a breast tumor</w:t>
      </w:r>
      <w:r w:rsidR="009B11A3">
        <w:rPr>
          <w:rFonts w:eastAsiaTheme="minorEastAsia"/>
          <w:sz w:val="18"/>
          <w:szCs w:val="18"/>
        </w:rPr>
        <w:t xml:space="preserve"> using a) o</w:t>
      </w:r>
      <w:r w:rsidR="00293AE4">
        <w:rPr>
          <w:rFonts w:eastAsiaTheme="minorEastAsia"/>
          <w:sz w:val="18"/>
          <w:szCs w:val="18"/>
        </w:rPr>
        <w:t>riginal intensities, b) pre-processed intensity image</w:t>
      </w:r>
      <w:r w:rsidR="009B11A3">
        <w:rPr>
          <w:rFonts w:eastAsiaTheme="minorEastAsia"/>
          <w:sz w:val="18"/>
          <w:szCs w:val="18"/>
        </w:rPr>
        <w:t xml:space="preserve"> c) mean of the histogram, c) homogeneity of the co-occurrence matrix, and d) LRE of the run-length matrix.</w:t>
      </w:r>
    </w:p>
    <w:p w:rsidR="00BB7857" w:rsidRPr="00293AE4" w:rsidRDefault="00BB7857" w:rsidP="00E4319B">
      <w:pPr>
        <w:spacing w:after="0"/>
        <w:rPr>
          <w:rFonts w:eastAsiaTheme="minorEastAsia"/>
          <w:sz w:val="18"/>
          <w:szCs w:val="18"/>
        </w:rPr>
      </w:pPr>
      <w:bookmarkStart w:id="0" w:name="_GoBack"/>
      <w:bookmarkEnd w:id="0"/>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3605C0" w:rsidRDefault="00EB2A26" w:rsidP="00394B93">
      <w:pPr>
        <w:jc w:val="both"/>
        <w:rPr>
          <w:rFonts w:eastAsiaTheme="minorEastAsia"/>
        </w:rPr>
      </w:pPr>
      <w:r>
        <w:rPr>
          <w:rFonts w:eastAsiaTheme="minorEastAsia"/>
        </w:rPr>
        <w:lastRenderedPageBreak/>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alitative information from them</w:t>
      </w:r>
      <w:r w:rsidR="00F422BE">
        <w:rPr>
          <w:rFonts w:eastAsiaTheme="minorEastAsia"/>
        </w:rPr>
        <w:fldChar w:fldCharType="begin" w:fldLock="1"/>
      </w:r>
      <w:r w:rsidR="005A34F9">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2&lt;/sup&gt;", "plainTextFormattedCitation" : "32", "previouslyFormattedCitation" : "&lt;sup&gt;32&lt;/sup&gt;" }, "properties" : { "noteIndex" : 0 }, "schema" : "https://github.com/citation-style-language/schema/raw/master/csl-citation.json" }</w:instrText>
      </w:r>
      <w:r w:rsidR="00F422BE">
        <w:rPr>
          <w:rFonts w:eastAsiaTheme="minorEastAsia"/>
        </w:rPr>
        <w:fldChar w:fldCharType="separate"/>
      </w:r>
      <w:r w:rsidR="006C1FD4" w:rsidRPr="006C1FD4">
        <w:rPr>
          <w:rFonts w:eastAsiaTheme="minorEastAsia"/>
          <w:noProof/>
          <w:vertAlign w:val="superscript"/>
        </w:rPr>
        <w:t>32</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5A34F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3&lt;/sup&gt;", "plainTextFormattedCitation" : "33", "previouslyFormattedCitation" : "&lt;sup&gt;33&lt;/sup&gt;" }, "properties" : { "noteIndex" : 0 }, "schema" : "https://github.com/citation-style-language/schema/raw/master/csl-citation.json" }</w:instrText>
      </w:r>
      <w:r w:rsidR="00867FF4">
        <w:rPr>
          <w:rFonts w:eastAsiaTheme="minorEastAsia"/>
        </w:rPr>
        <w:fldChar w:fldCharType="separate"/>
      </w:r>
      <w:r w:rsidR="006C1FD4" w:rsidRPr="006C1FD4">
        <w:rPr>
          <w:rFonts w:eastAsiaTheme="minorEastAsia"/>
          <w:noProof/>
          <w:vertAlign w:val="superscript"/>
        </w:rPr>
        <w:t>33</w:t>
      </w:r>
      <w:r w:rsidR="00867FF4">
        <w:rPr>
          <w:rFonts w:eastAsiaTheme="minorEastAsia"/>
        </w:rPr>
        <w:fldChar w:fldCharType="end"/>
      </w:r>
      <w:r w:rsidR="00867FF4">
        <w:rPr>
          <w:rFonts w:eastAsiaTheme="minorEastAsia"/>
        </w:rPr>
        <w:t xml:space="preserve">. </w:t>
      </w:r>
      <w:r w:rsidR="00622C0C">
        <w:rPr>
          <w:rFonts w:eastAsiaTheme="minorEastAsia"/>
        </w:rPr>
        <w:t>The ability of different texture descriptors to enhance the contrast between the tumor region and healthy tissue was evaluated with five indexes (DM,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some of the texture descriptors listed in table 1 are able to increase one or more of the used contrast indexes, and that SRE of the run-length matrix was able to increase all the indexes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F139BE">
        <w:rPr>
          <w:rFonts w:eastAsiaTheme="minorEastAsia"/>
        </w:rPr>
        <w:fldChar w:fldCharType="separate"/>
      </w:r>
      <w:r w:rsidR="006C1FD4" w:rsidRPr="006C1FD4">
        <w:rPr>
          <w:rFonts w:eastAsiaTheme="minorEastAsia"/>
          <w:noProof/>
          <w:vertAlign w:val="superscript"/>
        </w:rPr>
        <w:t>15</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indexes,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indexes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5A34F9">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2936C4">
        <w:rPr>
          <w:rFonts w:eastAsiaTheme="minorEastAsia"/>
        </w:rPr>
        <w:fldChar w:fldCharType="separate"/>
      </w:r>
      <w:r w:rsidR="006C1FD4" w:rsidRPr="006C1FD4">
        <w:rPr>
          <w:rFonts w:eastAsiaTheme="minorEastAsia"/>
          <w:noProof/>
          <w:vertAlign w:val="superscript"/>
        </w:rPr>
        <w:t>1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meaning that texture features provide useful information that helps to distinguish between tumors and healthy tissue in breast ultrasound images</w:t>
      </w:r>
      <w:r w:rsidR="00C75B25">
        <w:rPr>
          <w:rFonts w:eastAsiaTheme="minorEastAsia"/>
        </w:rPr>
        <w:t xml:space="preserve">. </w:t>
      </w:r>
      <w:r w:rsidR="009E6511">
        <w:rPr>
          <w:rFonts w:eastAsiaTheme="minorEastAsia"/>
        </w:rPr>
        <w:t xml:space="preserve">The segmentation was evaluated using five indexes (accuracy, </w:t>
      </w:r>
      <w:r w:rsidR="00BE4DF5">
        <w:rPr>
          <w:rFonts w:eastAsiaTheme="minorEastAsia"/>
        </w:rPr>
        <w:t>sensitivity</w:t>
      </w:r>
      <w:r w:rsidR="009E6511">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indexes used here to evaluate the segmentation, except for the NPV where the increase was not significant but the value was not diminished; </w:t>
      </w:r>
      <w:r w:rsidR="0000599A">
        <w:rPr>
          <w:rFonts w:eastAsiaTheme="minorEastAsia"/>
        </w:rPr>
        <w:t>it is worthy to mention that 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4C0E4C">
        <w:rPr>
          <w:rFonts w:eastAsiaTheme="minorEastAsia"/>
        </w:rPr>
        <w:t>Similar results were obtained using the mean of the histogram and the homogeneity of the co-occurrence matrix, but these two texture descriptors diminished the value of the NPV, although we can consider the difference insignificant.</w:t>
      </w:r>
    </w:p>
    <w:p w:rsidR="004C0E4C" w:rsidRDefault="004C0E4C" w:rsidP="00185554">
      <w:pPr>
        <w:jc w:val="both"/>
        <w:rPr>
          <w:rFonts w:eastAsiaTheme="minorEastAsia"/>
        </w:rPr>
      </w:pPr>
      <w:r>
        <w:rPr>
          <w:rFonts w:eastAsiaTheme="minorEastAsia"/>
        </w:rPr>
        <w:t xml:space="preserve">Here we demonstrate that the use of different texture descriptors give different results in the enhancement and segmentation of breast ultrasound images, some of these descriptors may lead to a better visualization and segmentation of tumors. The results shown that run-length texture descriptors lead to the best results, but other texture descriptors may be used with good results. </w:t>
      </w:r>
      <w:r w:rsidR="005428EA">
        <w:rPr>
          <w:rFonts w:eastAsiaTheme="minorEastAsia"/>
        </w:rPr>
        <w:t xml:space="preserve">Texture analysis </w:t>
      </w:r>
      <w:r w:rsidR="005428EA">
        <w:rPr>
          <w:rFonts w:eastAsiaTheme="minorEastAsia"/>
        </w:rPr>
        <w:lastRenderedPageBreak/>
        <w:t>depends on the parameters used to obtain the texture feature, such as window size, distance and angle in the case of co-occurrence based descriptors, and run-length distance when using run-length texture features; the parameters used here were the same used by the cited works here, but different parameters may lead to different results</w:t>
      </w:r>
      <w:r w:rsidR="00890727">
        <w:rPr>
          <w:rFonts w:eastAsiaTheme="minorEastAsia"/>
        </w:rPr>
        <w:t>,</w:t>
      </w:r>
      <w:r w:rsidR="005428EA">
        <w:rPr>
          <w:rFonts w:eastAsiaTheme="minorEastAsia"/>
        </w:rPr>
        <w:t xml:space="preserve"> </w:t>
      </w:r>
      <w:r w:rsidR="00890727">
        <w:rPr>
          <w:rFonts w:eastAsiaTheme="minorEastAsia"/>
        </w:rPr>
        <w:t>i</w:t>
      </w:r>
      <w:r>
        <w:rPr>
          <w:rFonts w:eastAsiaTheme="minorEastAsia"/>
        </w:rPr>
        <w:t xml:space="preserve">t may be worthy in future work to evaluate </w:t>
      </w:r>
      <w:r w:rsidR="00890727">
        <w:rPr>
          <w:rFonts w:eastAsiaTheme="minorEastAsia"/>
        </w:rPr>
        <w:t xml:space="preserve">how this parameters affect the results. In this work </w:t>
      </w:r>
      <w:r>
        <w:rPr>
          <w:rFonts w:eastAsiaTheme="minorEastAsia"/>
        </w:rPr>
        <w:t xml:space="preserve">the segmentation </w:t>
      </w:r>
      <w:r w:rsidR="00890727">
        <w:rPr>
          <w:rFonts w:eastAsiaTheme="minorEastAsia"/>
        </w:rPr>
        <w:t xml:space="preserve">was made using only one texture feature, but different texture descriptors provide different information about the texture of the lesion; it may be also worthy to evaluate the segmentation </w:t>
      </w:r>
      <w:r>
        <w:rPr>
          <w:rFonts w:eastAsiaTheme="minorEastAsia"/>
        </w:rPr>
        <w:t>results when using m</w:t>
      </w:r>
      <w:r w:rsidR="004807FA">
        <w:rPr>
          <w:rFonts w:eastAsiaTheme="minorEastAsia"/>
        </w:rPr>
        <w:t>ore than one texture descriptor</w:t>
      </w:r>
      <w:r>
        <w:rPr>
          <w:rFonts w:eastAsiaTheme="minorEastAsia"/>
        </w:rPr>
        <w:t xml:space="preserve"> and which is the best combination.</w:t>
      </w:r>
    </w:p>
    <w:p w:rsidR="00972FC1" w:rsidRP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 xml:space="preserve">The authors would like to thank the National Institute of Science and Technology </w:t>
      </w:r>
      <w:r w:rsidRPr="00972FC1">
        <w:rPr>
          <w:rFonts w:cstheme="minorHAnsi"/>
        </w:rPr>
        <w:t xml:space="preserve">of Mexico City and the National </w:t>
      </w:r>
      <w:r w:rsidRPr="00972FC1">
        <w:rPr>
          <w:rFonts w:cstheme="minorHAnsi"/>
        </w:rPr>
        <w:t>Autonomous University of Mexico for the support of this work.</w:t>
      </w:r>
    </w:p>
    <w:p w:rsidR="00972FC1" w:rsidRDefault="00972FC1" w:rsidP="0003735E">
      <w:pPr>
        <w:spacing w:after="0"/>
        <w:jc w:val="both"/>
        <w:rPr>
          <w:rFonts w:eastAsiaTheme="minorEastAsia"/>
          <w:b/>
        </w:rPr>
      </w:pPr>
    </w:p>
    <w:p w:rsidR="004807FA" w:rsidRDefault="004807FA" w:rsidP="0003735E">
      <w:pPr>
        <w:spacing w:after="0"/>
        <w:jc w:val="both"/>
        <w:rPr>
          <w:rFonts w:eastAsiaTheme="minorEastAsia"/>
          <w:b/>
        </w:rPr>
      </w:pPr>
      <w:r w:rsidRPr="006C4051">
        <w:rPr>
          <w:rFonts w:eastAsiaTheme="minorEastAsia"/>
          <w:b/>
        </w:rPr>
        <w:t>References</w:t>
      </w:r>
    </w:p>
    <w:p w:rsidR="005428EA" w:rsidRPr="006C4051" w:rsidRDefault="005428EA" w:rsidP="0003735E">
      <w:pPr>
        <w:spacing w:after="0"/>
        <w:jc w:val="both"/>
        <w:rPr>
          <w:rFonts w:eastAsiaTheme="minorEastAsia"/>
          <w:b/>
        </w:rPr>
      </w:pPr>
    </w:p>
    <w:p w:rsidR="005A34F9" w:rsidRPr="005A34F9" w:rsidRDefault="004807FA">
      <w:pPr>
        <w:pStyle w:val="NormalWeb"/>
        <w:ind w:left="640" w:hanging="640"/>
        <w:divId w:val="2119568828"/>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5A34F9" w:rsidRPr="005A34F9">
        <w:rPr>
          <w:rFonts w:ascii="Calibri" w:hAnsi="Calibri" w:cs="Calibri"/>
          <w:noProof/>
          <w:sz w:val="16"/>
        </w:rPr>
        <w:t xml:space="preserve">1. </w:t>
      </w:r>
      <w:r w:rsidR="005A34F9" w:rsidRPr="005A34F9">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 </w:t>
      </w:r>
      <w:r w:rsidRPr="005A34F9">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 </w:t>
      </w:r>
      <w:r w:rsidRPr="005A34F9">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4. </w:t>
      </w:r>
      <w:r w:rsidRPr="005A34F9">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5. </w:t>
      </w:r>
      <w:r w:rsidRPr="005A34F9">
        <w:rPr>
          <w:rFonts w:ascii="Calibri" w:hAnsi="Calibri" w:cs="Calibri"/>
          <w:noProof/>
          <w:sz w:val="16"/>
        </w:rPr>
        <w:tab/>
        <w:t xml:space="preserve">Liao YY, Wu JC, Li CH, Yeh CK. Texture feature analysis for breast ultrasound image enhancement. Ultrason Imaging. 2011;33:264–78.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6. </w:t>
      </w:r>
      <w:r w:rsidRPr="005A34F9">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7. </w:t>
      </w:r>
      <w:r w:rsidRPr="005A34F9">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8. </w:t>
      </w:r>
      <w:r w:rsidRPr="005A34F9">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9. </w:t>
      </w:r>
      <w:r w:rsidRPr="005A34F9">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0. </w:t>
      </w:r>
      <w:r w:rsidRPr="005A34F9">
        <w:rPr>
          <w:rFonts w:ascii="Calibri" w:hAnsi="Calibri" w:cs="Calibri"/>
          <w:noProof/>
          <w:sz w:val="16"/>
        </w:rPr>
        <w:tab/>
        <w:t>F. Igual R. Mayo THUCAR, M.Ujaldon. Optimizing Co-Occurrence Matrices on Graphics Processors Using Sparse Representations. 9th Int</w:t>
      </w:r>
      <w:r w:rsidRPr="005A34F9">
        <w:rPr>
          <w:rFonts w:ascii="Tahoma" w:hAnsi="Tahoma" w:cs="Tahoma"/>
          <w:noProof/>
          <w:sz w:val="16"/>
        </w:rPr>
        <w:t>�</w:t>
      </w:r>
      <w:r w:rsidRPr="005A34F9">
        <w:rPr>
          <w:rFonts w:ascii="Calibri" w:hAnsi="Calibri" w:cs="Calibri"/>
          <w:noProof/>
          <w:sz w:val="16"/>
        </w:rPr>
        <w:t xml:space="preserve"> Workshop on State-of-the-Art in Science and Parallel Computing, Trondheim, Norway. 2008.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11. </w:t>
      </w:r>
      <w:r w:rsidRPr="005A34F9">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2. </w:t>
      </w:r>
      <w:r w:rsidRPr="005A34F9">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3. </w:t>
      </w:r>
      <w:r w:rsidRPr="005A34F9">
        <w:rPr>
          <w:rFonts w:ascii="Calibri" w:hAnsi="Calibri" w:cs="Calibri"/>
          <w:noProof/>
          <w:sz w:val="16"/>
        </w:rPr>
        <w:tab/>
        <w:t xml:space="preserve">Aggarwal N, Agrawal RK. First and Second Order Statistics Features for Classification of Magnetic Resonance Brain Images. J Signal Inf Process. 2012;3(May):146–53.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4. </w:t>
      </w:r>
      <w:r w:rsidRPr="005A34F9">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5. </w:t>
      </w:r>
      <w:r w:rsidRPr="005A34F9">
        <w:rPr>
          <w:rFonts w:ascii="Calibri" w:hAnsi="Calibri" w:cs="Calibri"/>
          <w:noProof/>
          <w:sz w:val="16"/>
        </w:rPr>
        <w:tab/>
        <w:t xml:space="preserve">Haralick RM. Statistical and structural approaches to texture. Proc IEEE. 1979;67(5):786–804.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6. </w:t>
      </w:r>
      <w:r w:rsidRPr="005A34F9">
        <w:rPr>
          <w:rFonts w:ascii="Calibri" w:hAnsi="Calibri" w:cs="Calibri"/>
          <w:noProof/>
          <w:sz w:val="16"/>
        </w:rPr>
        <w:tab/>
        <w:t xml:space="preserve">Tang X. Texture information in run-length matrices. Image Process IEEE Trans. 1998;7(11):1602–9.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7. </w:t>
      </w:r>
      <w:r w:rsidRPr="005A34F9">
        <w:rPr>
          <w:rFonts w:ascii="Calibri" w:hAnsi="Calibri" w:cs="Calibri"/>
          <w:noProof/>
          <w:sz w:val="16"/>
        </w:rPr>
        <w:tab/>
        <w:t>Galloway MM. Texture analysis using gray level run lengths. Comput Graph Image Process [Internet]. 1975;4(2):172–9. Available from: http://www.sciencedirect.com/science/article/pii/S0146664X75800086</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8. </w:t>
      </w:r>
      <w:r w:rsidRPr="005A34F9">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9. </w:t>
      </w:r>
      <w:r w:rsidRPr="005A34F9">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0. </w:t>
      </w:r>
      <w:r w:rsidRPr="005A34F9">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1. </w:t>
      </w:r>
      <w:r w:rsidRPr="005A34F9">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2. </w:t>
      </w:r>
      <w:r w:rsidRPr="005A34F9">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3. </w:t>
      </w:r>
      <w:r w:rsidRPr="005A34F9">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4. </w:t>
      </w:r>
      <w:r w:rsidRPr="005A34F9">
        <w:rPr>
          <w:rFonts w:ascii="Calibri" w:hAnsi="Calibri" w:cs="Calibri"/>
          <w:noProof/>
          <w:sz w:val="16"/>
        </w:rPr>
        <w:tab/>
        <w:t>Rubner Y, Tomasi C, Guibas LJ. The Earth Mover’s Distance as a Metric for Image Retrieval. Int J Comput Vis [Internet]. Kluwer Academic Publishers; [cited 2015 Feb 24];40(2):99–121. Available from: http://link.springer.com/article/10.1023/A%3A1026543900054</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5. </w:t>
      </w:r>
      <w:r w:rsidRPr="005A34F9">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6. </w:t>
      </w:r>
      <w:r w:rsidRPr="005A34F9">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7. </w:t>
      </w:r>
      <w:r w:rsidRPr="005A34F9">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28. </w:t>
      </w:r>
      <w:r w:rsidRPr="005A34F9">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9. </w:t>
      </w:r>
      <w:r w:rsidRPr="005A34F9">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0. </w:t>
      </w:r>
      <w:r w:rsidRPr="005A34F9">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1. </w:t>
      </w:r>
      <w:r w:rsidRPr="005A34F9">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2. </w:t>
      </w:r>
      <w:r w:rsidRPr="005A34F9">
        <w:rPr>
          <w:rFonts w:ascii="Calibri" w:hAnsi="Calibri" w:cs="Calibri"/>
          <w:noProof/>
          <w:sz w:val="16"/>
        </w:rPr>
        <w:tab/>
        <w:t>Contreras Ortiz SH, Chiu T, Fox MD. Ultrasound image enhancement: A review. Biomed Signal Process Control [Internet]. 2012 Sep [cited 2015 Apr 15];7(5):419–28. Available from: http://www.sciencedirect.com/science/article/pii/S1746809412000183</w:t>
      </w:r>
    </w:p>
    <w:p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3. </w:t>
      </w:r>
      <w:r w:rsidRPr="005A34F9">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2E44AD" w:rsidRPr="004F5BB4" w:rsidRDefault="004807FA" w:rsidP="005A34F9">
      <w:pPr>
        <w:pStyle w:val="NormalWeb"/>
        <w:ind w:left="640" w:hanging="640"/>
        <w:divId w:val="1319728124"/>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33647"/>
    <w:rsid w:val="0003735E"/>
    <w:rsid w:val="000373F7"/>
    <w:rsid w:val="0005057F"/>
    <w:rsid w:val="0008311B"/>
    <w:rsid w:val="00096115"/>
    <w:rsid w:val="000C2F29"/>
    <w:rsid w:val="000C34E6"/>
    <w:rsid w:val="000D4E39"/>
    <w:rsid w:val="000E4BA8"/>
    <w:rsid w:val="000E64D8"/>
    <w:rsid w:val="000F02E2"/>
    <w:rsid w:val="00113C0A"/>
    <w:rsid w:val="001322E6"/>
    <w:rsid w:val="00147CFD"/>
    <w:rsid w:val="00155257"/>
    <w:rsid w:val="00185554"/>
    <w:rsid w:val="001A25C6"/>
    <w:rsid w:val="001B3AB0"/>
    <w:rsid w:val="001F5180"/>
    <w:rsid w:val="002050B0"/>
    <w:rsid w:val="00207687"/>
    <w:rsid w:val="00253022"/>
    <w:rsid w:val="002936C4"/>
    <w:rsid w:val="00293AE4"/>
    <w:rsid w:val="00297607"/>
    <w:rsid w:val="002A3BAB"/>
    <w:rsid w:val="002A612D"/>
    <w:rsid w:val="002A71BB"/>
    <w:rsid w:val="002C0745"/>
    <w:rsid w:val="002C3A58"/>
    <w:rsid w:val="002E44AD"/>
    <w:rsid w:val="00311AD6"/>
    <w:rsid w:val="00331F5D"/>
    <w:rsid w:val="00341E29"/>
    <w:rsid w:val="00357AEF"/>
    <w:rsid w:val="003605C0"/>
    <w:rsid w:val="003720A2"/>
    <w:rsid w:val="003775DB"/>
    <w:rsid w:val="00394371"/>
    <w:rsid w:val="00394B93"/>
    <w:rsid w:val="00396481"/>
    <w:rsid w:val="003C5379"/>
    <w:rsid w:val="003C68B9"/>
    <w:rsid w:val="003D4F00"/>
    <w:rsid w:val="003E096D"/>
    <w:rsid w:val="003E1786"/>
    <w:rsid w:val="004163D9"/>
    <w:rsid w:val="0042552E"/>
    <w:rsid w:val="0043012B"/>
    <w:rsid w:val="004460DB"/>
    <w:rsid w:val="004807FA"/>
    <w:rsid w:val="004860F9"/>
    <w:rsid w:val="004A11AA"/>
    <w:rsid w:val="004C0E4C"/>
    <w:rsid w:val="004C2DFE"/>
    <w:rsid w:val="004F0124"/>
    <w:rsid w:val="004F5BB4"/>
    <w:rsid w:val="00513544"/>
    <w:rsid w:val="00514D95"/>
    <w:rsid w:val="005428EA"/>
    <w:rsid w:val="0054365E"/>
    <w:rsid w:val="005469A7"/>
    <w:rsid w:val="00581EDA"/>
    <w:rsid w:val="005A34F9"/>
    <w:rsid w:val="005A45F5"/>
    <w:rsid w:val="005B763D"/>
    <w:rsid w:val="005C7355"/>
    <w:rsid w:val="005D64B7"/>
    <w:rsid w:val="005F1765"/>
    <w:rsid w:val="00621863"/>
    <w:rsid w:val="00622C0C"/>
    <w:rsid w:val="00641D1F"/>
    <w:rsid w:val="006439C6"/>
    <w:rsid w:val="006454CB"/>
    <w:rsid w:val="0065379A"/>
    <w:rsid w:val="00667932"/>
    <w:rsid w:val="006925EE"/>
    <w:rsid w:val="006926CD"/>
    <w:rsid w:val="00693379"/>
    <w:rsid w:val="006B29DD"/>
    <w:rsid w:val="006C1FD4"/>
    <w:rsid w:val="006C4051"/>
    <w:rsid w:val="006C50D0"/>
    <w:rsid w:val="006D4304"/>
    <w:rsid w:val="006D6446"/>
    <w:rsid w:val="006E18A8"/>
    <w:rsid w:val="006E5DF0"/>
    <w:rsid w:val="00707058"/>
    <w:rsid w:val="00716FAE"/>
    <w:rsid w:val="0072032B"/>
    <w:rsid w:val="007210D0"/>
    <w:rsid w:val="00725050"/>
    <w:rsid w:val="00750C92"/>
    <w:rsid w:val="00751605"/>
    <w:rsid w:val="00767FB2"/>
    <w:rsid w:val="007726C8"/>
    <w:rsid w:val="00773D09"/>
    <w:rsid w:val="00777EE0"/>
    <w:rsid w:val="007A298E"/>
    <w:rsid w:val="007E677C"/>
    <w:rsid w:val="00820A98"/>
    <w:rsid w:val="00822616"/>
    <w:rsid w:val="008250DE"/>
    <w:rsid w:val="00827A58"/>
    <w:rsid w:val="00835C06"/>
    <w:rsid w:val="00840D39"/>
    <w:rsid w:val="008536B9"/>
    <w:rsid w:val="00854ADE"/>
    <w:rsid w:val="00867FF4"/>
    <w:rsid w:val="0088501C"/>
    <w:rsid w:val="00890727"/>
    <w:rsid w:val="00896376"/>
    <w:rsid w:val="008B0120"/>
    <w:rsid w:val="008C07E9"/>
    <w:rsid w:val="008D362F"/>
    <w:rsid w:val="008D7BC3"/>
    <w:rsid w:val="008E0457"/>
    <w:rsid w:val="008E44C8"/>
    <w:rsid w:val="00902A75"/>
    <w:rsid w:val="0091128C"/>
    <w:rsid w:val="00926786"/>
    <w:rsid w:val="00926BF5"/>
    <w:rsid w:val="009278C0"/>
    <w:rsid w:val="00950A1C"/>
    <w:rsid w:val="0096635A"/>
    <w:rsid w:val="00966545"/>
    <w:rsid w:val="00971ADD"/>
    <w:rsid w:val="00972FC1"/>
    <w:rsid w:val="00994DAC"/>
    <w:rsid w:val="009962DC"/>
    <w:rsid w:val="00996856"/>
    <w:rsid w:val="009B11A3"/>
    <w:rsid w:val="009B52D8"/>
    <w:rsid w:val="009C031A"/>
    <w:rsid w:val="009D12F8"/>
    <w:rsid w:val="009D3496"/>
    <w:rsid w:val="009E5C4C"/>
    <w:rsid w:val="009E6511"/>
    <w:rsid w:val="009F0CDF"/>
    <w:rsid w:val="009F3AE8"/>
    <w:rsid w:val="009F6CF5"/>
    <w:rsid w:val="00A03292"/>
    <w:rsid w:val="00A03AC4"/>
    <w:rsid w:val="00A22A3B"/>
    <w:rsid w:val="00A32841"/>
    <w:rsid w:val="00A4601D"/>
    <w:rsid w:val="00A53EF9"/>
    <w:rsid w:val="00A82FB1"/>
    <w:rsid w:val="00A868D7"/>
    <w:rsid w:val="00AB2E58"/>
    <w:rsid w:val="00AD0902"/>
    <w:rsid w:val="00AF45F5"/>
    <w:rsid w:val="00B11B4F"/>
    <w:rsid w:val="00B41664"/>
    <w:rsid w:val="00B86E47"/>
    <w:rsid w:val="00B90CD1"/>
    <w:rsid w:val="00B96D70"/>
    <w:rsid w:val="00B97C05"/>
    <w:rsid w:val="00BB1D10"/>
    <w:rsid w:val="00BB7857"/>
    <w:rsid w:val="00BE4DF5"/>
    <w:rsid w:val="00BF3968"/>
    <w:rsid w:val="00C05CBD"/>
    <w:rsid w:val="00C06579"/>
    <w:rsid w:val="00C06765"/>
    <w:rsid w:val="00C16F8E"/>
    <w:rsid w:val="00C20019"/>
    <w:rsid w:val="00C37B99"/>
    <w:rsid w:val="00C469B1"/>
    <w:rsid w:val="00C54CB2"/>
    <w:rsid w:val="00C63006"/>
    <w:rsid w:val="00C7085D"/>
    <w:rsid w:val="00C75B25"/>
    <w:rsid w:val="00C76AFE"/>
    <w:rsid w:val="00CA72A9"/>
    <w:rsid w:val="00CC2C61"/>
    <w:rsid w:val="00CF57CE"/>
    <w:rsid w:val="00D16CA2"/>
    <w:rsid w:val="00D30C56"/>
    <w:rsid w:val="00D51121"/>
    <w:rsid w:val="00D5286C"/>
    <w:rsid w:val="00D644BD"/>
    <w:rsid w:val="00D64A4E"/>
    <w:rsid w:val="00D86523"/>
    <w:rsid w:val="00D90F68"/>
    <w:rsid w:val="00DB0CD9"/>
    <w:rsid w:val="00DE1928"/>
    <w:rsid w:val="00DF6CAF"/>
    <w:rsid w:val="00E422E1"/>
    <w:rsid w:val="00E4274E"/>
    <w:rsid w:val="00E4319B"/>
    <w:rsid w:val="00E8087F"/>
    <w:rsid w:val="00E82388"/>
    <w:rsid w:val="00E969C1"/>
    <w:rsid w:val="00EB1150"/>
    <w:rsid w:val="00EB2A26"/>
    <w:rsid w:val="00EC4853"/>
    <w:rsid w:val="00ED1B02"/>
    <w:rsid w:val="00ED3239"/>
    <w:rsid w:val="00EF62E1"/>
    <w:rsid w:val="00F01ADE"/>
    <w:rsid w:val="00F139BE"/>
    <w:rsid w:val="00F15E41"/>
    <w:rsid w:val="00F33AF9"/>
    <w:rsid w:val="00F422BE"/>
    <w:rsid w:val="00F423EC"/>
    <w:rsid w:val="00F5074F"/>
    <w:rsid w:val="00F51C4C"/>
    <w:rsid w:val="00F57CF5"/>
    <w:rsid w:val="00F71B5C"/>
    <w:rsid w:val="00F77123"/>
    <w:rsid w:val="00F77FA7"/>
    <w:rsid w:val="00FB0996"/>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136024D-F239-4E5E-A77F-9D5DA5B30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6</Pages>
  <Words>23852</Words>
  <Characters>135961</Characters>
  <Application>Microsoft Office Word</Application>
  <DocSecurity>0</DocSecurity>
  <Lines>1133</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7</cp:revision>
  <dcterms:created xsi:type="dcterms:W3CDTF">2015-06-22T17:23:00Z</dcterms:created>
  <dcterms:modified xsi:type="dcterms:W3CDTF">2015-06-2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